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Tgl bln thn</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diujikan pada </w:t>
      </w:r>
      <w:r w:rsidR="00810981">
        <w:rPr>
          <w:rFonts w:ascii="Times New Roman" w:eastAsia="Times New Roman" w:hAnsi="Times New Roman" w:cs="Times New Roman"/>
          <w:color w:val="FF0000"/>
          <w:sz w:val="26"/>
          <w:szCs w:val="26"/>
        </w:rPr>
        <w:t xml:space="preserve">Tgl Bln </w:t>
      </w:r>
      <w:r w:rsidRPr="000D1087">
        <w:rPr>
          <w:rFonts w:ascii="Times New Roman" w:eastAsia="Times New Roman" w:hAnsi="Times New Roman" w:cs="Times New Roman"/>
          <w:color w:val="FF0000"/>
          <w:sz w:val="26"/>
          <w:szCs w:val="26"/>
        </w:rPr>
        <w:t>Tahun</w:t>
      </w:r>
      <w:r w:rsidR="002E6AEC">
        <w:rPr>
          <w:rFonts w:ascii="Times New Roman" w:eastAsia="Times New Roman" w:hAnsi="Times New Roman" w:cs="Times New Roman"/>
          <w:color w:val="FF0000"/>
          <w:sz w:val="26"/>
          <w:szCs w:val="26"/>
        </w:rPr>
        <w:t xml:space="preserve"> (tanggal  hasil atau Tanggal pendadaran)</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Pr="003A5BF3">
        <w:rPr>
          <w:rFonts w:ascii="Times New Roman" w:hAnsi="Times New Roman" w:cs="Times New Roman"/>
          <w:bCs/>
          <w:color w:val="FF0000"/>
          <w:sz w:val="26"/>
          <w:szCs w:val="26"/>
        </w:rPr>
        <w:t>Tanggal Bulan Tahun</w:t>
      </w:r>
      <w:r w:rsidR="002E6AEC">
        <w:rPr>
          <w:rFonts w:ascii="Times New Roman" w:hAnsi="Times New Roman" w:cs="Times New Roman"/>
          <w:bCs/>
          <w:color w:val="FF0000"/>
          <w:sz w:val="26"/>
          <w:szCs w:val="26"/>
        </w:rPr>
        <w:t xml:space="preserve"> (tanggal minta ttd/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proposal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Proposal ini disusun sebagai salah satu tahapan dalam menyelesaikan skripsi pada Program Studi Sistem Informasi, Fakultas Teknik, Universitas Mulawarman. Kegiatan penelitian ini dilaksanakan selama 5 Bulan dari tanggal 1 Januari 2025 sampai 31 Mei 2025 bertempat di Madrasah Aliyah Negeri 1 Samarinda.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proposal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414EF4">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414EF4">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414EF4">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414EF4">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414EF4">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414EF4">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414EF4">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77777777" w:rsidR="0075285B" w:rsidRPr="00D23466" w:rsidRDefault="00414EF4">
      <w:pPr>
        <w:pStyle w:val="TOC1"/>
        <w:rPr>
          <w:rFonts w:eastAsiaTheme="minorEastAsia"/>
          <w:b w:val="0"/>
          <w:lang w:val="en-US"/>
        </w:rPr>
      </w:pPr>
      <w:hyperlink w:anchor="_Toc195952462" w:history="1">
        <w:r w:rsidR="0075285B" w:rsidRPr="00D23466">
          <w:rPr>
            <w:rStyle w:val="Hyperlink"/>
          </w:rPr>
          <w:t>DAFTAR 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414EF4">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414EF4">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414EF4">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414EF4">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414EF4">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414EF4">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414EF4">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414EF4">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414EF4">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414EF4"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414EF4"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414EF4"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414EF4">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414EF4"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414EF4"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414EF4"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414EF4">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414EF4">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414EF4">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414EF4">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414EF4">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414EF4">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414EF4">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414EF4">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414EF4">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414EF4">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414EF4">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414EF4">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414EF4">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414EF4">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414EF4">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414EF4"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414EF4"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414EF4"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414EF4"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414EF4">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414EF4">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414EF4"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414EF4"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414EF4">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414EF4">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414EF4"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414EF4"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414EF4"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414EF4"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414EF4"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414EF4"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414EF4"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414EF4"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414EF4">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414EF4">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414EF4"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414EF4"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414EF4">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414EF4">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414EF4">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414EF4">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414EF4">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414EF4">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DAFTAR 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F31D72" w:rsidRPr="00F31D72">
          <w:rPr>
            <w:rStyle w:val="Hyperlink"/>
            <w:rFonts w:eastAsia="Times New Roman"/>
            <w:b w:val="0"/>
          </w:rPr>
          <w:t>Tabel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77777777" w:rsidR="00F31D72" w:rsidRPr="00F31D72" w:rsidRDefault="00414EF4" w:rsidP="00F31D72">
      <w:pPr>
        <w:pStyle w:val="TOC1"/>
        <w:rPr>
          <w:rFonts w:eastAsiaTheme="minorEastAsia"/>
          <w:b w:val="0"/>
          <w:sz w:val="22"/>
          <w:szCs w:val="22"/>
          <w:lang w:val="en-US"/>
        </w:rPr>
      </w:pPr>
      <w:hyperlink w:anchor="_Toc195951950" w:history="1">
        <w:r w:rsidR="00F31D72" w:rsidRPr="00F31D72">
          <w:rPr>
            <w:rStyle w:val="Hyperlink"/>
            <w:b w:val="0"/>
            <w:lang w:val="en-US"/>
          </w:rPr>
          <w:t>Tabel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77777777" w:rsidR="00F31D72" w:rsidRPr="00F31D72" w:rsidRDefault="00414EF4" w:rsidP="00F31D72">
      <w:pPr>
        <w:pStyle w:val="TOC1"/>
        <w:rPr>
          <w:rFonts w:eastAsiaTheme="minorEastAsia"/>
          <w:b w:val="0"/>
          <w:sz w:val="22"/>
          <w:szCs w:val="22"/>
          <w:lang w:val="en-US"/>
        </w:rPr>
      </w:pPr>
      <w:hyperlink w:anchor="_Toc195951952" w:history="1">
        <w:r w:rsidR="00F31D72" w:rsidRPr="00F31D72">
          <w:rPr>
            <w:rStyle w:val="Hyperlink"/>
            <w:b w:val="0"/>
            <w:lang w:val="en-US"/>
          </w:rPr>
          <w:t>Tabel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77777777" w:rsidR="00F31D72" w:rsidRPr="00F31D72" w:rsidRDefault="00414EF4" w:rsidP="00F31D72">
      <w:pPr>
        <w:pStyle w:val="TOC1"/>
        <w:rPr>
          <w:rFonts w:eastAsiaTheme="minorEastAsia"/>
          <w:b w:val="0"/>
          <w:sz w:val="22"/>
          <w:szCs w:val="22"/>
          <w:lang w:val="en-US"/>
        </w:rPr>
      </w:pPr>
      <w:hyperlink w:anchor="_Toc195951954" w:history="1">
        <w:r w:rsidR="00F31D72" w:rsidRPr="00F31D72">
          <w:rPr>
            <w:rStyle w:val="Hyperlink"/>
            <w:b w:val="0"/>
            <w:lang w:val="en-US"/>
          </w:rPr>
          <w:t>Tabel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77777777" w:rsidR="00F31D72" w:rsidRPr="00F31D72" w:rsidRDefault="00414EF4" w:rsidP="00F31D72">
      <w:pPr>
        <w:pStyle w:val="TOC1"/>
        <w:rPr>
          <w:rFonts w:eastAsiaTheme="minorEastAsia"/>
          <w:b w:val="0"/>
          <w:sz w:val="22"/>
          <w:szCs w:val="22"/>
          <w:lang w:val="en-US"/>
        </w:rPr>
      </w:pPr>
      <w:hyperlink w:anchor="_Toc195951956" w:history="1">
        <w:r w:rsidR="00F31D72" w:rsidRPr="00F31D72">
          <w:rPr>
            <w:rStyle w:val="Hyperlink"/>
            <w:b w:val="0"/>
            <w:lang w:val="en-US"/>
          </w:rPr>
          <w:t>Tabel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77777777" w:rsidR="00F31D72" w:rsidRPr="00F31D72" w:rsidRDefault="00414EF4" w:rsidP="00F31D72">
      <w:pPr>
        <w:pStyle w:val="TOC1"/>
        <w:rPr>
          <w:rFonts w:eastAsiaTheme="minorEastAsia"/>
          <w:b w:val="0"/>
          <w:sz w:val="22"/>
          <w:szCs w:val="22"/>
          <w:lang w:val="en-US"/>
        </w:rPr>
      </w:pPr>
      <w:hyperlink w:anchor="_Toc195951958" w:history="1">
        <w:r w:rsidR="00F31D72" w:rsidRPr="00F31D72">
          <w:rPr>
            <w:rStyle w:val="Hyperlink"/>
            <w:b w:val="0"/>
            <w:lang w:val="en-US"/>
          </w:rPr>
          <w:t>Tabel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77777777" w:rsidR="00F31D72" w:rsidRPr="00F31D72" w:rsidRDefault="00414EF4" w:rsidP="00F31D72">
      <w:pPr>
        <w:pStyle w:val="TOC1"/>
        <w:rPr>
          <w:rFonts w:eastAsiaTheme="minorEastAsia"/>
          <w:b w:val="0"/>
          <w:sz w:val="22"/>
          <w:szCs w:val="22"/>
          <w:lang w:val="en-US"/>
        </w:rPr>
      </w:pPr>
      <w:hyperlink w:anchor="_Toc195951960" w:history="1">
        <w:r w:rsidR="00F31D72" w:rsidRPr="00F31D72">
          <w:rPr>
            <w:rStyle w:val="Hyperlink"/>
            <w:b w:val="0"/>
          </w:rPr>
          <w:t>Tabel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77777777" w:rsidR="00F31D72" w:rsidRPr="00F31D72" w:rsidRDefault="00414EF4" w:rsidP="00F31D72">
      <w:pPr>
        <w:pStyle w:val="TOC1"/>
        <w:rPr>
          <w:rFonts w:eastAsiaTheme="minorEastAsia"/>
          <w:b w:val="0"/>
          <w:sz w:val="22"/>
          <w:szCs w:val="22"/>
          <w:lang w:val="en-US"/>
        </w:rPr>
      </w:pPr>
      <w:hyperlink w:anchor="_Toc195951961" w:history="1">
        <w:r w:rsidR="00F31D72" w:rsidRPr="00F31D72">
          <w:rPr>
            <w:rStyle w:val="Hyperlink"/>
            <w:b w:val="0"/>
          </w:rPr>
          <w:t>Tabel 3.1.</w:t>
        </w:r>
        <w:r w:rsidR="00F31D72" w:rsidRPr="00F31D72">
          <w:rPr>
            <w:rFonts w:eastAsiaTheme="minorEastAsia"/>
            <w:b w:val="0"/>
            <w:sz w:val="22"/>
            <w:szCs w:val="22"/>
            <w:lang w:val="en-US"/>
          </w:rPr>
          <w:tab/>
        </w:r>
        <w:r w:rsidR="00F31D72" w:rsidRPr="00F31D72">
          <w:rPr>
            <w:rStyle w:val="Hyperlink"/>
            <w:b w:val="0"/>
          </w:rPr>
          <w:t>Tabel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77777777" w:rsidR="00F31D72" w:rsidRPr="00F31D72" w:rsidRDefault="00414EF4" w:rsidP="00F31D72">
      <w:pPr>
        <w:pStyle w:val="TOC1"/>
        <w:rPr>
          <w:rFonts w:eastAsiaTheme="minorEastAsia"/>
          <w:b w:val="0"/>
          <w:sz w:val="22"/>
          <w:szCs w:val="22"/>
          <w:lang w:val="en-US"/>
        </w:rPr>
      </w:pPr>
      <w:hyperlink w:anchor="_Toc195951962" w:history="1">
        <w:r w:rsidR="00F31D72" w:rsidRPr="00F31D72">
          <w:rPr>
            <w:rStyle w:val="Hyperlink"/>
            <w:b w:val="0"/>
            <w:lang w:val="it-IT"/>
          </w:rPr>
          <w:t>Tabel 3.2.</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77777777" w:rsidR="00F31D72" w:rsidRPr="00F31D72" w:rsidRDefault="00414EF4" w:rsidP="00F31D72">
      <w:pPr>
        <w:pStyle w:val="TOC1"/>
        <w:rPr>
          <w:rFonts w:eastAsiaTheme="minorEastAsia"/>
          <w:b w:val="0"/>
          <w:sz w:val="22"/>
          <w:szCs w:val="22"/>
          <w:lang w:val="en-US"/>
        </w:rPr>
      </w:pPr>
      <w:hyperlink w:anchor="_Toc195951963" w:history="1">
        <w:r w:rsidR="00F31D72" w:rsidRPr="00F31D72">
          <w:rPr>
            <w:rStyle w:val="Hyperlink"/>
            <w:b w:val="0"/>
          </w:rPr>
          <w:t>Tabel 3.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7777777" w:rsidR="00F31D72" w:rsidRPr="00F31D72" w:rsidRDefault="00414EF4" w:rsidP="00F31D72">
      <w:pPr>
        <w:pStyle w:val="TOC1"/>
        <w:rPr>
          <w:rFonts w:eastAsiaTheme="minorEastAsia"/>
          <w:b w:val="0"/>
          <w:sz w:val="22"/>
          <w:szCs w:val="22"/>
          <w:lang w:val="en-US"/>
        </w:rPr>
      </w:pPr>
      <w:hyperlink w:anchor="_Toc195951964" w:history="1">
        <w:r w:rsidR="00F31D72" w:rsidRPr="00F31D72">
          <w:rPr>
            <w:rStyle w:val="Hyperlink"/>
            <w:b w:val="0"/>
          </w:rPr>
          <w:t>Tabel 3.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77777777" w:rsidR="00F31D72" w:rsidRPr="00F31D72" w:rsidRDefault="00414EF4" w:rsidP="00F31D72">
      <w:pPr>
        <w:pStyle w:val="TOC1"/>
        <w:rPr>
          <w:rFonts w:eastAsiaTheme="minorEastAsia"/>
          <w:b w:val="0"/>
          <w:sz w:val="22"/>
          <w:szCs w:val="22"/>
          <w:lang w:val="en-US"/>
        </w:rPr>
      </w:pPr>
      <w:hyperlink w:anchor="_Toc195951965" w:history="1">
        <w:r w:rsidR="00F31D72" w:rsidRPr="00F31D72">
          <w:rPr>
            <w:rStyle w:val="Hyperlink"/>
            <w:b w:val="0"/>
          </w:rPr>
          <w:t>Tabel 3.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77777777" w:rsidR="00F31D72" w:rsidRPr="00F31D72" w:rsidRDefault="00414EF4" w:rsidP="00F31D72">
      <w:pPr>
        <w:pStyle w:val="TOC1"/>
        <w:rPr>
          <w:rFonts w:eastAsiaTheme="minorEastAsia"/>
          <w:b w:val="0"/>
          <w:sz w:val="22"/>
          <w:szCs w:val="22"/>
          <w:lang w:val="en-US"/>
        </w:rPr>
      </w:pPr>
      <w:hyperlink w:anchor="_Toc195951966" w:history="1">
        <w:r w:rsidR="00F31D72" w:rsidRPr="00F31D72">
          <w:rPr>
            <w:rStyle w:val="Hyperlink"/>
            <w:b w:val="0"/>
          </w:rPr>
          <w:t>Tabel 3.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77777777" w:rsidR="00F31D72" w:rsidRPr="00F31D72" w:rsidRDefault="00414EF4" w:rsidP="00F31D72">
      <w:pPr>
        <w:pStyle w:val="TOC1"/>
        <w:rPr>
          <w:rFonts w:eastAsiaTheme="minorEastAsia"/>
          <w:b w:val="0"/>
          <w:sz w:val="22"/>
          <w:szCs w:val="22"/>
          <w:lang w:val="en-US"/>
        </w:rPr>
      </w:pPr>
      <w:hyperlink w:anchor="_Toc195951967" w:history="1">
        <w:r w:rsidR="00F31D72" w:rsidRPr="00F31D72">
          <w:rPr>
            <w:rStyle w:val="Hyperlink"/>
            <w:b w:val="0"/>
          </w:rPr>
          <w:t>Tabel 3.7.</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77777777" w:rsidR="00F31D72" w:rsidRPr="00F31D72" w:rsidRDefault="00414EF4" w:rsidP="00F31D72">
      <w:pPr>
        <w:pStyle w:val="TOC1"/>
        <w:rPr>
          <w:rFonts w:eastAsiaTheme="minorEastAsia"/>
          <w:b w:val="0"/>
          <w:sz w:val="22"/>
          <w:szCs w:val="22"/>
          <w:lang w:val="en-US"/>
        </w:rPr>
      </w:pPr>
      <w:hyperlink w:anchor="_Toc195951968" w:history="1">
        <w:r w:rsidR="00F31D72" w:rsidRPr="00F31D72">
          <w:rPr>
            <w:rStyle w:val="Hyperlink"/>
            <w:b w:val="0"/>
          </w:rPr>
          <w:t>Tabel 3.8.</w:t>
        </w:r>
        <w:r w:rsidR="00F31D72" w:rsidRPr="00F31D72">
          <w:rPr>
            <w:rFonts w:eastAsiaTheme="minorEastAsia"/>
            <w:b w:val="0"/>
            <w:sz w:val="22"/>
            <w:szCs w:val="22"/>
            <w:lang w:val="en-US"/>
          </w:rPr>
          <w:tab/>
        </w:r>
        <w:r w:rsidR="00F31D72" w:rsidRPr="00F31D72">
          <w:rPr>
            <w:rStyle w:val="Hyperlink"/>
            <w:b w:val="0"/>
          </w:rPr>
          <w:t>Tabel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77777777" w:rsidR="00F31D72" w:rsidRPr="00F31D72" w:rsidRDefault="00414EF4" w:rsidP="00F31D72">
      <w:pPr>
        <w:pStyle w:val="TOC1"/>
        <w:rPr>
          <w:rFonts w:eastAsiaTheme="minorEastAsia"/>
          <w:b w:val="0"/>
          <w:sz w:val="22"/>
          <w:szCs w:val="22"/>
          <w:lang w:val="en-US"/>
        </w:rPr>
      </w:pPr>
      <w:hyperlink w:anchor="_Toc195951969" w:history="1">
        <w:r w:rsidR="00F31D72" w:rsidRPr="00F31D72">
          <w:rPr>
            <w:rStyle w:val="Hyperlink"/>
            <w:b w:val="0"/>
          </w:rPr>
          <w:t>Tabel 3.9.</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77777777" w:rsidR="00F31D72" w:rsidRPr="00F31D72" w:rsidRDefault="00414EF4" w:rsidP="00F31D72">
      <w:pPr>
        <w:pStyle w:val="TOC1"/>
        <w:rPr>
          <w:rFonts w:eastAsiaTheme="minorEastAsia"/>
          <w:b w:val="0"/>
          <w:sz w:val="22"/>
          <w:szCs w:val="22"/>
          <w:lang w:val="en-US"/>
        </w:rPr>
      </w:pPr>
      <w:hyperlink w:anchor="_Toc195951970" w:history="1">
        <w:r w:rsidR="00F31D72" w:rsidRPr="00F31D72">
          <w:rPr>
            <w:rStyle w:val="Hyperlink"/>
            <w:b w:val="0"/>
          </w:rPr>
          <w:t>Tabel 3.10.</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7777777" w:rsidR="00F31D72" w:rsidRPr="00F31D72" w:rsidRDefault="00414EF4" w:rsidP="00F31D72">
      <w:pPr>
        <w:pStyle w:val="TOC1"/>
        <w:rPr>
          <w:rFonts w:eastAsiaTheme="minorEastAsia"/>
          <w:b w:val="0"/>
          <w:sz w:val="22"/>
          <w:szCs w:val="22"/>
          <w:lang w:val="en-US"/>
        </w:rPr>
      </w:pPr>
      <w:hyperlink w:anchor="_Toc195951971" w:history="1">
        <w:r w:rsidR="00F31D72" w:rsidRPr="00F31D72">
          <w:rPr>
            <w:rStyle w:val="Hyperlink"/>
            <w:b w:val="0"/>
          </w:rPr>
          <w:t>Tabel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77777777" w:rsidR="00F31D72" w:rsidRPr="00F31D72" w:rsidRDefault="00414EF4" w:rsidP="00F31D72">
      <w:pPr>
        <w:pStyle w:val="TOC1"/>
        <w:rPr>
          <w:rFonts w:eastAsiaTheme="minorEastAsia"/>
          <w:b w:val="0"/>
          <w:sz w:val="22"/>
          <w:szCs w:val="22"/>
          <w:lang w:val="en-US"/>
        </w:rPr>
      </w:pPr>
      <w:hyperlink w:anchor="_Toc195951972" w:history="1">
        <w:r w:rsidR="00F31D72" w:rsidRPr="00F31D72">
          <w:rPr>
            <w:rStyle w:val="Hyperlink"/>
            <w:b w:val="0"/>
          </w:rPr>
          <w:t>Tabel 3.12.</w:t>
        </w:r>
        <w:r w:rsidR="00F31D72" w:rsidRPr="00F31D72">
          <w:rPr>
            <w:rFonts w:eastAsiaTheme="minorEastAsia"/>
            <w:b w:val="0"/>
            <w:sz w:val="22"/>
            <w:szCs w:val="22"/>
            <w:lang w:val="en-US"/>
          </w:rPr>
          <w:tab/>
        </w:r>
        <w:r w:rsidR="00F31D72" w:rsidRPr="00F31D72">
          <w:rPr>
            <w:rStyle w:val="Hyperlink"/>
            <w:b w:val="0"/>
          </w:rPr>
          <w:t>Tabe</w:t>
        </w:r>
        <w:r w:rsidR="00F31D72" w:rsidRPr="00F31D72">
          <w:rPr>
            <w:rStyle w:val="Hyperlink"/>
            <w:b w:val="0"/>
            <w:lang w:val="en-US"/>
          </w:rPr>
          <w:t>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77777777" w:rsidR="00F31D72" w:rsidRPr="00F31D72" w:rsidRDefault="00414EF4" w:rsidP="00F31D72">
      <w:pPr>
        <w:pStyle w:val="TOC1"/>
        <w:rPr>
          <w:rFonts w:eastAsiaTheme="minorEastAsia"/>
          <w:b w:val="0"/>
          <w:sz w:val="22"/>
          <w:szCs w:val="22"/>
          <w:lang w:val="en-US"/>
        </w:rPr>
      </w:pPr>
      <w:hyperlink w:anchor="_Toc195951973" w:history="1">
        <w:r w:rsidR="00F31D72" w:rsidRPr="00F31D72">
          <w:rPr>
            <w:rStyle w:val="Hyperlink"/>
            <w:b w:val="0"/>
          </w:rPr>
          <w:t>Tabel 3.1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7777777" w:rsidR="00F31D72" w:rsidRPr="00F31D72" w:rsidRDefault="00414EF4" w:rsidP="00F31D72">
      <w:pPr>
        <w:pStyle w:val="TOC1"/>
        <w:rPr>
          <w:rFonts w:eastAsiaTheme="minorEastAsia"/>
          <w:b w:val="0"/>
          <w:sz w:val="22"/>
          <w:szCs w:val="22"/>
          <w:lang w:val="en-US"/>
        </w:rPr>
      </w:pPr>
      <w:hyperlink w:anchor="_Toc195951974" w:history="1">
        <w:r w:rsidR="00F31D72" w:rsidRPr="00F31D72">
          <w:rPr>
            <w:rStyle w:val="Hyperlink"/>
            <w:b w:val="0"/>
          </w:rPr>
          <w:t>Tabel 3.1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77777777" w:rsidR="00F31D72" w:rsidRPr="00F31D72" w:rsidRDefault="00414EF4" w:rsidP="00F31D72">
      <w:pPr>
        <w:pStyle w:val="TOC1"/>
        <w:rPr>
          <w:rFonts w:eastAsiaTheme="minorEastAsia"/>
          <w:b w:val="0"/>
          <w:sz w:val="22"/>
          <w:szCs w:val="22"/>
          <w:lang w:val="en-US"/>
        </w:rPr>
      </w:pPr>
      <w:hyperlink w:anchor="_Toc195951975" w:history="1">
        <w:r w:rsidR="00F31D72" w:rsidRPr="00F31D72">
          <w:rPr>
            <w:rStyle w:val="Hyperlink"/>
            <w:b w:val="0"/>
          </w:rPr>
          <w:t>Tabel 3.1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77777777" w:rsidR="00F31D72" w:rsidRPr="00F31D72" w:rsidRDefault="00414EF4" w:rsidP="00F31D72">
      <w:pPr>
        <w:pStyle w:val="TOC1"/>
        <w:rPr>
          <w:rFonts w:eastAsiaTheme="minorEastAsia"/>
          <w:b w:val="0"/>
          <w:sz w:val="22"/>
          <w:szCs w:val="22"/>
          <w:lang w:val="en-US"/>
        </w:rPr>
      </w:pPr>
      <w:hyperlink w:anchor="_Toc195951976" w:history="1">
        <w:r w:rsidR="00F31D72" w:rsidRPr="00F31D72">
          <w:rPr>
            <w:rStyle w:val="Hyperlink"/>
            <w:b w:val="0"/>
          </w:rPr>
          <w:t>Tabel 3.1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77777777" w:rsidR="00F31D72" w:rsidRPr="00F31D72" w:rsidRDefault="00414EF4" w:rsidP="00F31D72">
      <w:pPr>
        <w:pStyle w:val="TOC1"/>
        <w:rPr>
          <w:rFonts w:eastAsiaTheme="minorEastAsia"/>
          <w:b w:val="0"/>
          <w:sz w:val="22"/>
          <w:szCs w:val="22"/>
          <w:lang w:val="en-US"/>
        </w:rPr>
      </w:pPr>
      <w:hyperlink w:anchor="_Toc195951977" w:history="1">
        <w:r w:rsidR="00F31D72" w:rsidRPr="00F31D72">
          <w:rPr>
            <w:rStyle w:val="Hyperlink"/>
            <w:b w:val="0"/>
          </w:rPr>
          <w:t>Tabel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77777777" w:rsidR="00F31D72" w:rsidRPr="00F31D72" w:rsidRDefault="00414EF4" w:rsidP="00F31D72">
      <w:pPr>
        <w:pStyle w:val="TOC1"/>
        <w:rPr>
          <w:rFonts w:eastAsiaTheme="minorEastAsia"/>
          <w:b w:val="0"/>
          <w:sz w:val="22"/>
          <w:szCs w:val="22"/>
          <w:lang w:val="en-US"/>
        </w:rPr>
      </w:pPr>
      <w:hyperlink w:anchor="_Toc195951978" w:history="1">
        <w:r w:rsidR="00F31D72" w:rsidRPr="00F31D72">
          <w:rPr>
            <w:rStyle w:val="Hyperlink"/>
            <w:b w:val="0"/>
          </w:rPr>
          <w:t>Tabel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77777777" w:rsidR="00F31D72" w:rsidRPr="00F31D72" w:rsidRDefault="00414EF4" w:rsidP="00F31D72">
      <w:pPr>
        <w:pStyle w:val="TOC1"/>
        <w:rPr>
          <w:rFonts w:eastAsiaTheme="minorEastAsia"/>
          <w:b w:val="0"/>
          <w:sz w:val="22"/>
          <w:szCs w:val="22"/>
          <w:lang w:val="en-US"/>
        </w:rPr>
      </w:pPr>
      <w:hyperlink w:anchor="_Toc195951979" w:history="1">
        <w:r w:rsidR="00F31D72" w:rsidRPr="00F31D72">
          <w:rPr>
            <w:rStyle w:val="Hyperlink"/>
            <w:b w:val="0"/>
          </w:rPr>
          <w:t>Tabel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7777777" w:rsidR="00F31D72" w:rsidRPr="00F31D72" w:rsidRDefault="00414EF4" w:rsidP="00F31D72">
      <w:pPr>
        <w:pStyle w:val="TOC1"/>
        <w:rPr>
          <w:rFonts w:eastAsiaTheme="minorEastAsia"/>
          <w:b w:val="0"/>
          <w:sz w:val="22"/>
          <w:szCs w:val="22"/>
          <w:lang w:val="en-US"/>
        </w:rPr>
      </w:pPr>
      <w:hyperlink w:anchor="_Toc195951980" w:history="1">
        <w:r w:rsidR="00F31D72" w:rsidRPr="00F31D72">
          <w:rPr>
            <w:rStyle w:val="Hyperlink"/>
            <w:b w:val="0"/>
          </w:rPr>
          <w:t>Tabel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77777777" w:rsidR="00F31D72" w:rsidRPr="00F31D72" w:rsidRDefault="00414EF4" w:rsidP="00F31D72">
      <w:pPr>
        <w:pStyle w:val="TOC1"/>
        <w:rPr>
          <w:rFonts w:eastAsiaTheme="minorEastAsia"/>
          <w:b w:val="0"/>
          <w:sz w:val="22"/>
          <w:szCs w:val="22"/>
          <w:lang w:val="en-US"/>
        </w:rPr>
      </w:pPr>
      <w:hyperlink w:anchor="_Toc195951981" w:history="1">
        <w:r w:rsidR="00F31D72" w:rsidRPr="00F31D72">
          <w:rPr>
            <w:rStyle w:val="Hyperlink"/>
            <w:b w:val="0"/>
          </w:rPr>
          <w:t>Tabel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77777777" w:rsidR="00F31D72" w:rsidRPr="00F31D72" w:rsidRDefault="00414EF4" w:rsidP="00F31D72">
      <w:pPr>
        <w:pStyle w:val="TOC1"/>
        <w:rPr>
          <w:rFonts w:eastAsiaTheme="minorEastAsia"/>
          <w:b w:val="0"/>
          <w:sz w:val="22"/>
          <w:szCs w:val="22"/>
          <w:lang w:val="en-US"/>
        </w:rPr>
      </w:pPr>
      <w:hyperlink w:anchor="_Toc195951982" w:history="1">
        <w:r w:rsidR="00F31D72" w:rsidRPr="00F31D72">
          <w:rPr>
            <w:rStyle w:val="Hyperlink"/>
            <w:b w:val="0"/>
          </w:rPr>
          <w:t>Tabel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77777777" w:rsidR="00F31D72" w:rsidRPr="00F31D72" w:rsidRDefault="00414EF4" w:rsidP="00F31D72">
      <w:pPr>
        <w:pStyle w:val="TOC1"/>
        <w:rPr>
          <w:rFonts w:eastAsiaTheme="minorEastAsia"/>
          <w:b w:val="0"/>
          <w:sz w:val="22"/>
          <w:szCs w:val="22"/>
          <w:lang w:val="en-US"/>
        </w:rPr>
      </w:pPr>
      <w:hyperlink w:anchor="_Toc195951983" w:history="1">
        <w:r w:rsidR="00F31D72" w:rsidRPr="00F31D72">
          <w:rPr>
            <w:rStyle w:val="Hyperlink"/>
            <w:b w:val="0"/>
          </w:rPr>
          <w:t>Tabel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77777777" w:rsidR="00F31D72" w:rsidRPr="00F31D72" w:rsidRDefault="00414EF4" w:rsidP="00F31D72">
      <w:pPr>
        <w:pStyle w:val="TOC1"/>
        <w:rPr>
          <w:rFonts w:eastAsiaTheme="minorEastAsia"/>
          <w:b w:val="0"/>
          <w:sz w:val="22"/>
          <w:szCs w:val="22"/>
          <w:lang w:val="en-US"/>
        </w:rPr>
      </w:pPr>
      <w:hyperlink w:anchor="_Toc195951984" w:history="1">
        <w:r w:rsidR="00F31D72" w:rsidRPr="00F31D72">
          <w:rPr>
            <w:rStyle w:val="Hyperlink"/>
            <w:b w:val="0"/>
          </w:rPr>
          <w:t>Tabel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77777777" w:rsidR="00F31D72" w:rsidRPr="00F31D72" w:rsidRDefault="00414EF4" w:rsidP="00F31D72">
      <w:pPr>
        <w:pStyle w:val="TOC1"/>
        <w:rPr>
          <w:rFonts w:eastAsiaTheme="minorEastAsia"/>
          <w:b w:val="0"/>
          <w:sz w:val="22"/>
          <w:szCs w:val="22"/>
          <w:lang w:val="en-US"/>
        </w:rPr>
      </w:pPr>
      <w:hyperlink w:anchor="_Toc195951985" w:history="1">
        <w:r w:rsidR="00F31D72" w:rsidRPr="00F31D72">
          <w:rPr>
            <w:rStyle w:val="Hyperlink"/>
            <w:b w:val="0"/>
          </w:rPr>
          <w:t>Tabel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7F91C33D" w:rsidR="00F31D72" w:rsidRPr="00F31D72" w:rsidRDefault="00414EF4" w:rsidP="00F31D72">
      <w:pPr>
        <w:pStyle w:val="TOC1"/>
        <w:rPr>
          <w:rFonts w:eastAsiaTheme="minorEastAsia"/>
          <w:b w:val="0"/>
          <w:sz w:val="22"/>
          <w:szCs w:val="22"/>
          <w:lang w:val="en-US"/>
        </w:rPr>
      </w:pPr>
      <w:hyperlink w:anchor="_Toc195951986" w:history="1">
        <w:r w:rsidR="00F31D72" w:rsidRPr="00F31D72">
          <w:rPr>
            <w:rStyle w:val="Hyperlink"/>
            <w:b w:val="0"/>
          </w:rPr>
          <w:t>Tabel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77777777" w:rsidR="00F31D72" w:rsidRPr="00F31D72" w:rsidRDefault="00414EF4" w:rsidP="00F31D72">
      <w:pPr>
        <w:pStyle w:val="TOC1"/>
        <w:rPr>
          <w:rFonts w:eastAsiaTheme="minorEastAsia"/>
          <w:b w:val="0"/>
          <w:sz w:val="22"/>
          <w:szCs w:val="22"/>
          <w:lang w:val="en-US"/>
        </w:rPr>
      </w:pPr>
      <w:hyperlink w:anchor="_Toc195951987" w:history="1">
        <w:r w:rsidR="00F31D72" w:rsidRPr="00F31D72">
          <w:rPr>
            <w:rStyle w:val="Hyperlink"/>
            <w:b w:val="0"/>
          </w:rPr>
          <w:t>Tabel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7777777" w:rsidR="00F31D72" w:rsidRPr="00F31D72" w:rsidRDefault="00414EF4" w:rsidP="00F31D72">
      <w:pPr>
        <w:pStyle w:val="TOC1"/>
        <w:rPr>
          <w:rFonts w:eastAsiaTheme="minorEastAsia"/>
          <w:b w:val="0"/>
          <w:sz w:val="22"/>
          <w:szCs w:val="22"/>
          <w:lang w:val="en-US"/>
        </w:rPr>
      </w:pPr>
      <w:hyperlink w:anchor="_Toc195951988" w:history="1">
        <w:r w:rsidR="00F31D72" w:rsidRPr="00F31D72">
          <w:rPr>
            <w:rStyle w:val="Hyperlink"/>
            <w:b w:val="0"/>
          </w:rPr>
          <w:t>Tabel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77777777" w:rsidR="00F31D72" w:rsidRPr="00F31D72" w:rsidRDefault="00414EF4" w:rsidP="00F31D72">
      <w:pPr>
        <w:pStyle w:val="TOC1"/>
        <w:rPr>
          <w:rFonts w:eastAsiaTheme="minorEastAsia"/>
          <w:b w:val="0"/>
          <w:sz w:val="22"/>
          <w:szCs w:val="22"/>
          <w:lang w:val="en-US"/>
        </w:rPr>
      </w:pPr>
      <w:hyperlink w:anchor="_Toc195951989" w:history="1">
        <w:r w:rsidR="00F31D72" w:rsidRPr="00F31D72">
          <w:rPr>
            <w:rStyle w:val="Hyperlink"/>
            <w:b w:val="0"/>
          </w:rPr>
          <w:t>Tabel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77777777" w:rsidR="00F31D72" w:rsidRPr="00F31D72" w:rsidRDefault="00414EF4" w:rsidP="00F31D72">
      <w:pPr>
        <w:pStyle w:val="TOC1"/>
        <w:rPr>
          <w:rFonts w:eastAsiaTheme="minorEastAsia"/>
          <w:b w:val="0"/>
          <w:sz w:val="22"/>
          <w:szCs w:val="22"/>
          <w:lang w:val="en-US"/>
        </w:rPr>
      </w:pPr>
      <w:hyperlink w:anchor="_Toc195951990" w:history="1">
        <w:r w:rsidR="00F31D72" w:rsidRPr="00F31D72">
          <w:rPr>
            <w:rStyle w:val="Hyperlink"/>
            <w:b w:val="0"/>
          </w:rPr>
          <w:t>Tabel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77777777" w:rsidR="00F31D72" w:rsidRPr="00F31D72" w:rsidRDefault="00414EF4" w:rsidP="00F31D72">
      <w:pPr>
        <w:pStyle w:val="TOC1"/>
        <w:rPr>
          <w:rFonts w:eastAsiaTheme="minorEastAsia"/>
          <w:b w:val="0"/>
          <w:sz w:val="22"/>
          <w:szCs w:val="22"/>
          <w:lang w:val="en-US"/>
        </w:rPr>
      </w:pPr>
      <w:hyperlink w:anchor="_Toc195951991" w:history="1">
        <w:r w:rsidR="00F31D72" w:rsidRPr="00F31D72">
          <w:rPr>
            <w:rStyle w:val="Hyperlink"/>
            <w:b w:val="0"/>
          </w:rPr>
          <w:t>Tabel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7777777" w:rsidR="00F31D72" w:rsidRPr="00F31D72" w:rsidRDefault="00414EF4" w:rsidP="00F31D72">
      <w:pPr>
        <w:pStyle w:val="TOC1"/>
        <w:rPr>
          <w:rFonts w:eastAsiaTheme="minorEastAsia"/>
          <w:b w:val="0"/>
          <w:sz w:val="22"/>
          <w:szCs w:val="22"/>
          <w:lang w:val="en-US"/>
        </w:rPr>
      </w:pPr>
      <w:hyperlink w:anchor="_Toc195951992" w:history="1">
        <w:r w:rsidR="00F31D72" w:rsidRPr="00F31D72">
          <w:rPr>
            <w:rStyle w:val="Hyperlink"/>
            <w:b w:val="0"/>
          </w:rPr>
          <w:t>Tabel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7777777" w:rsidR="00F31D72" w:rsidRPr="00F31D72" w:rsidRDefault="00414EF4" w:rsidP="00F31D72">
      <w:pPr>
        <w:pStyle w:val="TOC1"/>
        <w:rPr>
          <w:rFonts w:eastAsiaTheme="minorEastAsia"/>
          <w:b w:val="0"/>
          <w:sz w:val="22"/>
          <w:szCs w:val="22"/>
          <w:lang w:val="en-US"/>
        </w:rPr>
      </w:pPr>
      <w:hyperlink w:anchor="_Toc195951993" w:history="1">
        <w:r w:rsidR="00F31D72" w:rsidRPr="00F31D72">
          <w:rPr>
            <w:rStyle w:val="Hyperlink"/>
            <w:b w:val="0"/>
          </w:rPr>
          <w:t>Tabel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77777777" w:rsidR="00F31D72" w:rsidRPr="00F31D72" w:rsidRDefault="00414EF4" w:rsidP="00F31D72">
      <w:pPr>
        <w:pStyle w:val="TOC1"/>
        <w:rPr>
          <w:rFonts w:eastAsiaTheme="minorEastAsia"/>
          <w:b w:val="0"/>
          <w:sz w:val="22"/>
          <w:szCs w:val="22"/>
          <w:lang w:val="en-US"/>
        </w:rPr>
      </w:pPr>
      <w:hyperlink w:anchor="_Toc195951994" w:history="1">
        <w:r w:rsidR="00F31D72" w:rsidRPr="00F31D72">
          <w:rPr>
            <w:rStyle w:val="Hyperlink"/>
            <w:b w:val="0"/>
          </w:rPr>
          <w:t>Tabel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77777777" w:rsidR="00F31D72" w:rsidRPr="00F31D72" w:rsidRDefault="00414EF4" w:rsidP="00F31D72">
      <w:pPr>
        <w:pStyle w:val="TOC1"/>
        <w:rPr>
          <w:rFonts w:eastAsiaTheme="minorEastAsia"/>
          <w:b w:val="0"/>
          <w:sz w:val="22"/>
          <w:szCs w:val="22"/>
          <w:lang w:val="en-US"/>
        </w:rPr>
      </w:pPr>
      <w:hyperlink w:anchor="_Toc195951995" w:history="1">
        <w:r w:rsidR="00F31D72" w:rsidRPr="00F31D72">
          <w:rPr>
            <w:rStyle w:val="Hyperlink"/>
            <w:b w:val="0"/>
          </w:rPr>
          <w:t>Tabel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77777777" w:rsidR="00F31D72" w:rsidRPr="00F31D72" w:rsidRDefault="00414EF4" w:rsidP="00F31D72">
      <w:pPr>
        <w:pStyle w:val="TOC1"/>
        <w:rPr>
          <w:rFonts w:eastAsiaTheme="minorEastAsia"/>
          <w:b w:val="0"/>
          <w:sz w:val="22"/>
          <w:szCs w:val="22"/>
          <w:lang w:val="en-US"/>
        </w:rPr>
      </w:pPr>
      <w:hyperlink w:anchor="_Toc195951996" w:history="1">
        <w:r w:rsidR="00F31D72" w:rsidRPr="00F31D72">
          <w:rPr>
            <w:rStyle w:val="Hyperlink"/>
            <w:b w:val="0"/>
          </w:rPr>
          <w:t>Tabel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77777777" w:rsidR="00F31D72" w:rsidRPr="00F31D72" w:rsidRDefault="00414EF4" w:rsidP="00F31D72">
      <w:pPr>
        <w:pStyle w:val="TOC1"/>
        <w:rPr>
          <w:rFonts w:eastAsiaTheme="minorEastAsia"/>
          <w:b w:val="0"/>
          <w:sz w:val="22"/>
          <w:szCs w:val="22"/>
          <w:lang w:val="en-US"/>
        </w:rPr>
      </w:pPr>
      <w:hyperlink w:anchor="_Toc195951997" w:history="1">
        <w:r w:rsidR="00F31D72" w:rsidRPr="00F31D72">
          <w:rPr>
            <w:rStyle w:val="Hyperlink"/>
            <w:b w:val="0"/>
          </w:rPr>
          <w:t>Tabel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77777777" w:rsidR="00F31D72" w:rsidRPr="00F31D72" w:rsidRDefault="00414EF4" w:rsidP="00F31D72">
      <w:pPr>
        <w:pStyle w:val="TOC1"/>
        <w:rPr>
          <w:rFonts w:eastAsiaTheme="minorEastAsia"/>
          <w:b w:val="0"/>
          <w:sz w:val="22"/>
          <w:szCs w:val="22"/>
          <w:lang w:val="en-US"/>
        </w:rPr>
      </w:pPr>
      <w:hyperlink w:anchor="_Toc195951998" w:history="1">
        <w:r w:rsidR="00F31D72" w:rsidRPr="00F31D72">
          <w:rPr>
            <w:rStyle w:val="Hyperlink"/>
            <w:b w:val="0"/>
          </w:rPr>
          <w:t>Tabel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77777777" w:rsidR="00F31D72" w:rsidRPr="00F31D72" w:rsidRDefault="00414EF4" w:rsidP="00F31D72">
      <w:pPr>
        <w:pStyle w:val="TOC1"/>
        <w:rPr>
          <w:rFonts w:eastAsiaTheme="minorEastAsia"/>
          <w:b w:val="0"/>
          <w:sz w:val="22"/>
          <w:szCs w:val="22"/>
          <w:lang w:val="en-US"/>
        </w:rPr>
      </w:pPr>
      <w:hyperlink w:anchor="_Toc195951999" w:history="1">
        <w:r w:rsidR="00F31D72" w:rsidRPr="00F31D72">
          <w:rPr>
            <w:rStyle w:val="Hyperlink"/>
            <w:b w:val="0"/>
          </w:rPr>
          <w:t>Tabel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77777777" w:rsidR="00F31D72" w:rsidRPr="00F31D72" w:rsidRDefault="00414EF4" w:rsidP="00F31D72">
      <w:pPr>
        <w:pStyle w:val="TOC1"/>
        <w:rPr>
          <w:rFonts w:eastAsiaTheme="minorEastAsia"/>
          <w:b w:val="0"/>
          <w:sz w:val="22"/>
          <w:szCs w:val="22"/>
          <w:lang w:val="en-US"/>
        </w:rPr>
      </w:pPr>
      <w:hyperlink w:anchor="_Toc195952000" w:history="1">
        <w:r w:rsidR="00F31D72" w:rsidRPr="00F31D72">
          <w:rPr>
            <w:rStyle w:val="Hyperlink"/>
            <w:b w:val="0"/>
            <w:lang w:val="id"/>
          </w:rPr>
          <w:t>Tabel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7777777" w:rsidR="00F31D72" w:rsidRPr="00F31D72" w:rsidRDefault="00414EF4" w:rsidP="00F31D72">
      <w:pPr>
        <w:pStyle w:val="TOC1"/>
        <w:rPr>
          <w:rFonts w:eastAsiaTheme="minorEastAsia"/>
          <w:b w:val="0"/>
          <w:sz w:val="22"/>
          <w:szCs w:val="22"/>
          <w:lang w:val="en-US"/>
        </w:rPr>
      </w:pPr>
      <w:hyperlink w:anchor="_Toc195952001" w:history="1">
        <w:r w:rsidR="00F31D72" w:rsidRPr="00F31D72">
          <w:rPr>
            <w:rStyle w:val="Hyperlink"/>
            <w:b w:val="0"/>
          </w:rPr>
          <w:t>Tabel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77777777" w:rsidR="00F31D72" w:rsidRPr="00F31D72" w:rsidRDefault="00414EF4" w:rsidP="00F31D72">
      <w:pPr>
        <w:pStyle w:val="TOC1"/>
        <w:rPr>
          <w:rFonts w:eastAsiaTheme="minorEastAsia"/>
          <w:b w:val="0"/>
          <w:sz w:val="22"/>
          <w:szCs w:val="22"/>
          <w:lang w:val="en-US"/>
        </w:rPr>
      </w:pPr>
      <w:hyperlink w:anchor="_Toc195952002" w:history="1">
        <w:r w:rsidR="00F31D72" w:rsidRPr="00F31D72">
          <w:rPr>
            <w:rStyle w:val="Hyperlink"/>
            <w:b w:val="0"/>
            <w:lang w:val="id"/>
          </w:rPr>
          <w:t>Tabel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7777777" w:rsidR="00F31D72" w:rsidRPr="00F31D72" w:rsidRDefault="00414EF4" w:rsidP="00F31D72">
      <w:pPr>
        <w:pStyle w:val="TOC1"/>
        <w:rPr>
          <w:rFonts w:eastAsiaTheme="minorEastAsia"/>
          <w:b w:val="0"/>
          <w:sz w:val="22"/>
          <w:szCs w:val="22"/>
          <w:lang w:val="en-US"/>
        </w:rPr>
      </w:pPr>
      <w:hyperlink w:anchor="_Toc195952003" w:history="1">
        <w:r w:rsidR="00F31D72" w:rsidRPr="00F31D72">
          <w:rPr>
            <w:rStyle w:val="Hyperlink"/>
            <w:b w:val="0"/>
            <w:lang w:val="id"/>
          </w:rPr>
          <w:t>Tabel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77777777" w:rsidR="00F31D72" w:rsidRPr="00F31D72" w:rsidRDefault="00414EF4" w:rsidP="00F31D72">
      <w:pPr>
        <w:pStyle w:val="TOC1"/>
        <w:rPr>
          <w:rFonts w:eastAsiaTheme="minorEastAsia"/>
          <w:b w:val="0"/>
          <w:sz w:val="22"/>
          <w:szCs w:val="22"/>
          <w:lang w:val="en-US"/>
        </w:rPr>
      </w:pPr>
      <w:hyperlink w:anchor="_Toc195952004" w:history="1">
        <w:r w:rsidR="00F31D72" w:rsidRPr="00F31D72">
          <w:rPr>
            <w:rStyle w:val="Hyperlink"/>
            <w:b w:val="0"/>
            <w:lang w:val="id"/>
          </w:rPr>
          <w:t>Tabel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77777777" w:rsidR="00F31D72" w:rsidRPr="00F31D72" w:rsidRDefault="00414EF4" w:rsidP="00F31D72">
      <w:pPr>
        <w:pStyle w:val="TOC1"/>
        <w:rPr>
          <w:rFonts w:eastAsiaTheme="minorEastAsia"/>
          <w:b w:val="0"/>
          <w:sz w:val="22"/>
          <w:szCs w:val="22"/>
          <w:lang w:val="en-US"/>
        </w:rPr>
      </w:pPr>
      <w:hyperlink w:anchor="_Toc195952005" w:history="1">
        <w:r w:rsidR="00F31D72" w:rsidRPr="00F31D72">
          <w:rPr>
            <w:rStyle w:val="Hyperlink"/>
            <w:b w:val="0"/>
            <w:lang w:val="id"/>
          </w:rPr>
          <w:t>Tabel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77777777" w:rsidR="00F31D72" w:rsidRPr="00F31D72" w:rsidRDefault="00414EF4" w:rsidP="00F31D72">
      <w:pPr>
        <w:pStyle w:val="TOC1"/>
        <w:rPr>
          <w:rFonts w:eastAsiaTheme="minorEastAsia"/>
          <w:b w:val="0"/>
          <w:sz w:val="22"/>
          <w:szCs w:val="22"/>
          <w:lang w:val="en-US"/>
        </w:rPr>
      </w:pPr>
      <w:hyperlink w:anchor="_Toc195952006" w:history="1">
        <w:r w:rsidR="00F31D72" w:rsidRPr="00F31D72">
          <w:rPr>
            <w:rStyle w:val="Hyperlink"/>
            <w:b w:val="0"/>
            <w:lang w:val="id"/>
          </w:rPr>
          <w:t>Tabel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1CBC1EDF" w:rsidR="00F31D72" w:rsidRPr="00F31D72" w:rsidRDefault="00414EF4" w:rsidP="00F31D72">
      <w:pPr>
        <w:pStyle w:val="TOC1"/>
        <w:rPr>
          <w:rFonts w:eastAsiaTheme="minorEastAsia"/>
          <w:b w:val="0"/>
          <w:sz w:val="22"/>
          <w:szCs w:val="22"/>
          <w:lang w:val="en-US"/>
        </w:rPr>
      </w:pPr>
      <w:hyperlink w:anchor="_Toc195952007" w:history="1">
        <w:r w:rsidR="00F31D72" w:rsidRPr="00F31D72">
          <w:rPr>
            <w:rStyle w:val="Hyperlink"/>
            <w:b w:val="0"/>
            <w:lang w:val="id"/>
          </w:rPr>
          <w:t>Tabel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77777777" w:rsidR="00F31D72" w:rsidRPr="00F31D72" w:rsidRDefault="00414EF4" w:rsidP="00F31D72">
      <w:pPr>
        <w:pStyle w:val="TOC1"/>
        <w:rPr>
          <w:rFonts w:eastAsiaTheme="minorEastAsia"/>
          <w:b w:val="0"/>
          <w:sz w:val="22"/>
          <w:szCs w:val="22"/>
          <w:lang w:val="en-US"/>
        </w:rPr>
      </w:pPr>
      <w:hyperlink w:anchor="_Toc195952008" w:history="1">
        <w:r w:rsidR="00F31D72" w:rsidRPr="00F31D72">
          <w:rPr>
            <w:rStyle w:val="Hyperlink"/>
            <w:b w:val="0"/>
            <w:lang w:val="id"/>
          </w:rPr>
          <w:t>Tabel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77777777" w:rsidR="00F31D72" w:rsidRPr="00F31D72" w:rsidRDefault="00414EF4" w:rsidP="00F31D72">
      <w:pPr>
        <w:pStyle w:val="TOC1"/>
        <w:rPr>
          <w:rFonts w:eastAsiaTheme="minorEastAsia"/>
          <w:b w:val="0"/>
          <w:sz w:val="22"/>
          <w:szCs w:val="22"/>
          <w:lang w:val="en-US"/>
        </w:rPr>
      </w:pPr>
      <w:hyperlink w:anchor="_Toc195952009" w:history="1">
        <w:r w:rsidR="00F31D72" w:rsidRPr="00F31D72">
          <w:rPr>
            <w:rStyle w:val="Hyperlink"/>
            <w:b w:val="0"/>
            <w:lang w:val="id"/>
          </w:rPr>
          <w:t>Tabel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77777777" w:rsidR="00F31D72" w:rsidRPr="00F31D72" w:rsidRDefault="00414EF4" w:rsidP="00F31D72">
      <w:pPr>
        <w:pStyle w:val="TOC1"/>
        <w:rPr>
          <w:rFonts w:eastAsiaTheme="minorEastAsia"/>
          <w:b w:val="0"/>
          <w:sz w:val="22"/>
          <w:szCs w:val="22"/>
          <w:lang w:val="en-US"/>
        </w:rPr>
      </w:pPr>
      <w:hyperlink w:anchor="_Toc195952010" w:history="1">
        <w:r w:rsidR="00F31D72" w:rsidRPr="00F31D72">
          <w:rPr>
            <w:rStyle w:val="Hyperlink"/>
            <w:b w:val="0"/>
            <w:lang w:val="id"/>
          </w:rPr>
          <w:t>Tabel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77777777" w:rsidR="00F31D72" w:rsidRPr="00F31D72" w:rsidRDefault="00414EF4" w:rsidP="00F31D72">
      <w:pPr>
        <w:pStyle w:val="TOC1"/>
        <w:rPr>
          <w:rFonts w:eastAsiaTheme="minorEastAsia"/>
          <w:b w:val="0"/>
          <w:sz w:val="22"/>
          <w:szCs w:val="22"/>
          <w:lang w:val="en-US"/>
        </w:rPr>
      </w:pPr>
      <w:hyperlink w:anchor="_Toc195952011" w:history="1">
        <w:r w:rsidR="00F31D72" w:rsidRPr="00F31D72">
          <w:rPr>
            <w:rStyle w:val="Hyperlink"/>
            <w:b w:val="0"/>
            <w:lang w:val="id"/>
          </w:rPr>
          <w:t>Tabel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77777777" w:rsidR="00F31D72" w:rsidRPr="00F31D72" w:rsidRDefault="00414EF4" w:rsidP="00F31D72">
      <w:pPr>
        <w:pStyle w:val="TOC1"/>
        <w:rPr>
          <w:rFonts w:eastAsiaTheme="minorEastAsia"/>
          <w:b w:val="0"/>
          <w:sz w:val="22"/>
          <w:szCs w:val="22"/>
          <w:lang w:val="en-US"/>
        </w:rPr>
      </w:pPr>
      <w:hyperlink w:anchor="_Toc195952012" w:history="1">
        <w:r w:rsidR="00F31D72" w:rsidRPr="00F31D72">
          <w:rPr>
            <w:rStyle w:val="Hyperlink"/>
            <w:b w:val="0"/>
            <w:lang w:val="id"/>
          </w:rPr>
          <w:t>Tabel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77777777" w:rsidR="00F31D72" w:rsidRPr="00F31D72" w:rsidRDefault="00414EF4" w:rsidP="00F31D72">
      <w:pPr>
        <w:pStyle w:val="TOC1"/>
        <w:rPr>
          <w:rFonts w:eastAsiaTheme="minorEastAsia"/>
          <w:b w:val="0"/>
          <w:sz w:val="22"/>
          <w:szCs w:val="22"/>
          <w:lang w:val="en-US"/>
        </w:rPr>
      </w:pPr>
      <w:hyperlink w:anchor="_Toc195952013" w:history="1">
        <w:r w:rsidR="00F31D72" w:rsidRPr="00F31D72">
          <w:rPr>
            <w:rStyle w:val="Hyperlink"/>
            <w:b w:val="0"/>
            <w:lang w:val="id"/>
          </w:rPr>
          <w:t>Tabel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345504E0" w:rsidR="00F31D72" w:rsidRPr="00F31D72" w:rsidRDefault="00414EF4" w:rsidP="00F31D72">
      <w:pPr>
        <w:pStyle w:val="TOC1"/>
        <w:rPr>
          <w:rFonts w:eastAsiaTheme="minorEastAsia"/>
          <w:b w:val="0"/>
          <w:sz w:val="22"/>
          <w:szCs w:val="22"/>
          <w:lang w:val="en-US"/>
        </w:rPr>
      </w:pPr>
      <w:hyperlink w:anchor="_Toc195952014" w:history="1">
        <w:r w:rsidR="00F31D72" w:rsidRPr="00F31D72">
          <w:rPr>
            <w:rStyle w:val="Hyperlink"/>
            <w:b w:val="0"/>
            <w:lang w:val="id"/>
          </w:rPr>
          <w:t>Tabel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77777777" w:rsidR="00F31D72" w:rsidRPr="00F31D72" w:rsidRDefault="00414EF4" w:rsidP="00F31D72">
      <w:pPr>
        <w:pStyle w:val="TOC1"/>
        <w:rPr>
          <w:rFonts w:eastAsiaTheme="minorEastAsia"/>
          <w:b w:val="0"/>
          <w:sz w:val="22"/>
          <w:szCs w:val="22"/>
          <w:lang w:val="en-US"/>
        </w:rPr>
      </w:pPr>
      <w:hyperlink w:anchor="_Toc195952015" w:history="1">
        <w:r w:rsidR="00F31D72" w:rsidRPr="00F31D72">
          <w:rPr>
            <w:rStyle w:val="Hyperlink"/>
            <w:b w:val="0"/>
            <w:lang w:val="id"/>
          </w:rPr>
          <w:t>Tabel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77777777" w:rsidR="00F31D72" w:rsidRPr="00F31D72" w:rsidRDefault="00414EF4" w:rsidP="00F31D72">
      <w:pPr>
        <w:pStyle w:val="TOC1"/>
        <w:rPr>
          <w:rFonts w:eastAsiaTheme="minorEastAsia"/>
          <w:b w:val="0"/>
          <w:sz w:val="22"/>
          <w:szCs w:val="22"/>
          <w:lang w:val="en-US"/>
        </w:rPr>
      </w:pPr>
      <w:hyperlink w:anchor="_Toc195952016" w:history="1">
        <w:r w:rsidR="00F31D72" w:rsidRPr="00F31D72">
          <w:rPr>
            <w:rStyle w:val="Hyperlink"/>
            <w:b w:val="0"/>
            <w:lang w:val="id"/>
          </w:rPr>
          <w:t>Tabel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77777777" w:rsidR="00F31D72" w:rsidRPr="00F31D72" w:rsidRDefault="00414EF4" w:rsidP="00F31D72">
      <w:pPr>
        <w:pStyle w:val="TOC1"/>
        <w:rPr>
          <w:rFonts w:eastAsiaTheme="minorEastAsia"/>
          <w:b w:val="0"/>
          <w:sz w:val="22"/>
          <w:szCs w:val="22"/>
          <w:lang w:val="en-US"/>
        </w:rPr>
      </w:pPr>
      <w:hyperlink w:anchor="_Toc195952017" w:history="1">
        <w:r w:rsidR="00F31D72" w:rsidRPr="00F31D72">
          <w:rPr>
            <w:rStyle w:val="Hyperlink"/>
            <w:b w:val="0"/>
            <w:lang w:val="id"/>
          </w:rPr>
          <w:t>Tabel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7777777" w:rsidR="00F31D72" w:rsidRPr="00F31D72" w:rsidRDefault="00414EF4" w:rsidP="00F31D72">
      <w:pPr>
        <w:pStyle w:val="TOC1"/>
        <w:rPr>
          <w:rFonts w:eastAsiaTheme="minorEastAsia"/>
          <w:b w:val="0"/>
          <w:sz w:val="22"/>
          <w:szCs w:val="22"/>
          <w:lang w:val="en-US"/>
        </w:rPr>
      </w:pPr>
      <w:hyperlink w:anchor="_Toc195952018" w:history="1">
        <w:r w:rsidR="00F31D72" w:rsidRPr="00F31D72">
          <w:rPr>
            <w:rStyle w:val="Hyperlink"/>
            <w:b w:val="0"/>
            <w:lang w:val="id"/>
          </w:rPr>
          <w:t>Tabel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7EC88D45" w:rsidR="00F31D72" w:rsidRPr="00F31D72" w:rsidRDefault="00414EF4" w:rsidP="00F31D72">
      <w:pPr>
        <w:pStyle w:val="TOC1"/>
        <w:rPr>
          <w:rFonts w:eastAsiaTheme="minorEastAsia"/>
          <w:b w:val="0"/>
          <w:sz w:val="22"/>
          <w:szCs w:val="22"/>
          <w:lang w:val="en-US"/>
        </w:rPr>
      </w:pPr>
      <w:hyperlink w:anchor="_Toc195952019" w:history="1">
        <w:r w:rsidR="00F31D72" w:rsidRPr="00F31D72">
          <w:rPr>
            <w:rStyle w:val="Hyperlink"/>
            <w:b w:val="0"/>
            <w:lang w:val="id"/>
          </w:rPr>
          <w:t>Tabel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77777777" w:rsidR="00F31D72" w:rsidRPr="00F31D72" w:rsidRDefault="00414EF4" w:rsidP="00F31D72">
      <w:pPr>
        <w:pStyle w:val="TOC1"/>
        <w:rPr>
          <w:rFonts w:eastAsiaTheme="minorEastAsia"/>
          <w:b w:val="0"/>
          <w:sz w:val="22"/>
          <w:szCs w:val="22"/>
          <w:lang w:val="en-US"/>
        </w:rPr>
      </w:pPr>
      <w:hyperlink w:anchor="_Toc195952020" w:history="1">
        <w:r w:rsidR="00F31D72" w:rsidRPr="00F31D72">
          <w:rPr>
            <w:rStyle w:val="Hyperlink"/>
            <w:b w:val="0"/>
            <w:lang w:val="id"/>
          </w:rPr>
          <w:t>Tabel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77777777" w:rsidR="00F31D72" w:rsidRPr="00F31D72" w:rsidRDefault="00414EF4" w:rsidP="00F31D72">
      <w:pPr>
        <w:pStyle w:val="TOC1"/>
        <w:rPr>
          <w:rFonts w:eastAsiaTheme="minorEastAsia"/>
          <w:b w:val="0"/>
          <w:sz w:val="22"/>
          <w:szCs w:val="22"/>
          <w:lang w:val="en-US"/>
        </w:rPr>
      </w:pPr>
      <w:hyperlink w:anchor="_Toc195952021" w:history="1">
        <w:r w:rsidR="00F31D72" w:rsidRPr="00F31D72">
          <w:rPr>
            <w:rStyle w:val="Hyperlink"/>
            <w:b w:val="0"/>
            <w:lang w:val="id"/>
          </w:rPr>
          <w:t>Tabel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1046CDE5" w:rsidR="00F31D72" w:rsidRPr="00F31D72" w:rsidRDefault="00414EF4" w:rsidP="00F31D72">
      <w:pPr>
        <w:pStyle w:val="TOC1"/>
        <w:rPr>
          <w:rFonts w:eastAsiaTheme="minorEastAsia"/>
          <w:b w:val="0"/>
          <w:sz w:val="22"/>
          <w:szCs w:val="22"/>
          <w:lang w:val="en-US"/>
        </w:rPr>
      </w:pPr>
      <w:hyperlink w:anchor="_Toc195952022" w:history="1">
        <w:r w:rsidR="00F31D72" w:rsidRPr="00F31D72">
          <w:rPr>
            <w:rStyle w:val="Hyperlink"/>
            <w:b w:val="0"/>
            <w:lang w:val="id"/>
          </w:rPr>
          <w:t>Tabel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77777777" w:rsidR="00F31D72" w:rsidRPr="00F31D72" w:rsidRDefault="00414EF4" w:rsidP="00F31D72">
      <w:pPr>
        <w:pStyle w:val="TOC1"/>
        <w:rPr>
          <w:rFonts w:eastAsiaTheme="minorEastAsia"/>
          <w:b w:val="0"/>
          <w:sz w:val="22"/>
          <w:szCs w:val="22"/>
          <w:lang w:val="en-US"/>
        </w:rPr>
      </w:pPr>
      <w:hyperlink w:anchor="_Toc195952023" w:history="1">
        <w:r w:rsidR="00F31D72" w:rsidRPr="00F31D72">
          <w:rPr>
            <w:rStyle w:val="Hyperlink"/>
            <w:b w:val="0"/>
            <w:lang w:val="id"/>
          </w:rPr>
          <w:t>Tabel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77777777" w:rsidR="00F31D72" w:rsidRPr="00F31D72" w:rsidRDefault="00414EF4" w:rsidP="00F31D72">
      <w:pPr>
        <w:pStyle w:val="TOC1"/>
        <w:rPr>
          <w:rFonts w:eastAsiaTheme="minorEastAsia"/>
          <w:b w:val="0"/>
          <w:sz w:val="22"/>
          <w:szCs w:val="22"/>
          <w:lang w:val="en-US"/>
        </w:rPr>
      </w:pPr>
      <w:hyperlink w:anchor="_Toc195952024" w:history="1">
        <w:r w:rsidR="00F31D72" w:rsidRPr="00F31D72">
          <w:rPr>
            <w:rStyle w:val="Hyperlink"/>
            <w:b w:val="0"/>
            <w:lang w:val="id"/>
          </w:rPr>
          <w:t>Tabel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77777777" w:rsidR="00F31D72" w:rsidRPr="00F31D72" w:rsidRDefault="00414EF4" w:rsidP="00F31D72">
      <w:pPr>
        <w:pStyle w:val="TOC1"/>
        <w:rPr>
          <w:rFonts w:eastAsiaTheme="minorEastAsia"/>
          <w:b w:val="0"/>
          <w:sz w:val="22"/>
          <w:szCs w:val="22"/>
          <w:lang w:val="en-US"/>
        </w:rPr>
      </w:pPr>
      <w:hyperlink w:anchor="_Toc195952025" w:history="1">
        <w:r w:rsidR="00F31D72" w:rsidRPr="00F31D72">
          <w:rPr>
            <w:rStyle w:val="Hyperlink"/>
            <w:b w:val="0"/>
            <w:lang w:val="id"/>
          </w:rPr>
          <w:t>Tabel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77777777" w:rsidR="00F31D72" w:rsidRPr="00F31D72" w:rsidRDefault="00414EF4" w:rsidP="00F31D72">
      <w:pPr>
        <w:pStyle w:val="TOC1"/>
        <w:rPr>
          <w:rFonts w:eastAsiaTheme="minorEastAsia"/>
          <w:b w:val="0"/>
          <w:sz w:val="22"/>
          <w:szCs w:val="22"/>
          <w:lang w:val="en-US"/>
        </w:rPr>
      </w:pPr>
      <w:hyperlink w:anchor="_Toc195952026" w:history="1">
        <w:r w:rsidR="00F31D72" w:rsidRPr="00F31D72">
          <w:rPr>
            <w:rStyle w:val="Hyperlink"/>
            <w:b w:val="0"/>
            <w:lang w:val="id"/>
          </w:rPr>
          <w:t>Tabel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77777777" w:rsidR="00F31D72" w:rsidRPr="00F31D72" w:rsidRDefault="00414EF4" w:rsidP="00F31D72">
      <w:pPr>
        <w:pStyle w:val="TOC1"/>
        <w:rPr>
          <w:rFonts w:eastAsiaTheme="minorEastAsia"/>
          <w:b w:val="0"/>
          <w:sz w:val="22"/>
          <w:szCs w:val="22"/>
          <w:lang w:val="en-US"/>
        </w:rPr>
      </w:pPr>
      <w:hyperlink w:anchor="_Toc195952027" w:history="1">
        <w:r w:rsidR="00F31D72" w:rsidRPr="00F31D72">
          <w:rPr>
            <w:rStyle w:val="Hyperlink"/>
            <w:b w:val="0"/>
            <w:lang w:val="id"/>
          </w:rPr>
          <w:t>Tabel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77777777" w:rsidR="00F31D72" w:rsidRPr="00F31D72" w:rsidRDefault="00414EF4" w:rsidP="00F31D72">
      <w:pPr>
        <w:pStyle w:val="TOC1"/>
        <w:rPr>
          <w:rFonts w:eastAsiaTheme="minorEastAsia"/>
          <w:b w:val="0"/>
          <w:sz w:val="22"/>
          <w:szCs w:val="22"/>
          <w:lang w:val="en-US"/>
        </w:rPr>
      </w:pPr>
      <w:hyperlink w:anchor="_Toc195952028" w:history="1">
        <w:r w:rsidR="00F31D72" w:rsidRPr="00F31D72">
          <w:rPr>
            <w:rStyle w:val="Hyperlink"/>
            <w:b w:val="0"/>
            <w:lang w:val="id"/>
          </w:rPr>
          <w:t>Tabel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77777777" w:rsidR="00F31D72" w:rsidRPr="00F31D72" w:rsidRDefault="00414EF4" w:rsidP="00F31D72">
      <w:pPr>
        <w:pStyle w:val="TOC1"/>
        <w:rPr>
          <w:rFonts w:eastAsiaTheme="minorEastAsia"/>
          <w:b w:val="0"/>
          <w:sz w:val="22"/>
          <w:szCs w:val="22"/>
          <w:lang w:val="en-US"/>
        </w:rPr>
      </w:pPr>
      <w:hyperlink w:anchor="_Toc195952029" w:history="1">
        <w:r w:rsidR="00F31D72" w:rsidRPr="00F31D72">
          <w:rPr>
            <w:rStyle w:val="Hyperlink"/>
            <w:b w:val="0"/>
            <w:lang w:val="id"/>
          </w:rPr>
          <w:t>Tabel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77777777" w:rsidR="00F31D72" w:rsidRPr="00F31D72" w:rsidRDefault="00414EF4" w:rsidP="00F31D72">
      <w:pPr>
        <w:pStyle w:val="TOC1"/>
        <w:rPr>
          <w:rFonts w:eastAsiaTheme="minorEastAsia"/>
          <w:b w:val="0"/>
          <w:sz w:val="22"/>
          <w:szCs w:val="22"/>
          <w:lang w:val="en-US"/>
        </w:rPr>
      </w:pPr>
      <w:hyperlink w:anchor="_Toc195952030" w:history="1">
        <w:r w:rsidR="00F31D72" w:rsidRPr="00F31D72">
          <w:rPr>
            <w:rStyle w:val="Hyperlink"/>
            <w:b w:val="0"/>
            <w:lang w:val="id"/>
          </w:rPr>
          <w:t>Tabel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7777777" w:rsidR="00F31D72" w:rsidRPr="00F31D72" w:rsidRDefault="00414EF4" w:rsidP="00F31D72">
      <w:pPr>
        <w:pStyle w:val="TOC1"/>
        <w:rPr>
          <w:rFonts w:eastAsiaTheme="minorEastAsia"/>
          <w:b w:val="0"/>
          <w:sz w:val="22"/>
          <w:szCs w:val="22"/>
          <w:lang w:val="en-US"/>
        </w:rPr>
      </w:pPr>
      <w:hyperlink w:anchor="_Toc195952031" w:history="1">
        <w:r w:rsidR="00F31D72" w:rsidRPr="00F31D72">
          <w:rPr>
            <w:rStyle w:val="Hyperlink"/>
            <w:b w:val="0"/>
            <w:lang w:val="id"/>
          </w:rPr>
          <w:t>Tabel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77777777" w:rsidR="00F31D72" w:rsidRPr="00F31D72" w:rsidRDefault="00414EF4" w:rsidP="00F31D72">
      <w:pPr>
        <w:pStyle w:val="TOC1"/>
        <w:rPr>
          <w:rFonts w:eastAsiaTheme="minorEastAsia"/>
          <w:b w:val="0"/>
          <w:sz w:val="22"/>
          <w:szCs w:val="22"/>
          <w:lang w:val="en-US"/>
        </w:rPr>
      </w:pPr>
      <w:hyperlink w:anchor="_Toc195952032" w:history="1">
        <w:r w:rsidR="00F31D72" w:rsidRPr="00F31D72">
          <w:rPr>
            <w:rStyle w:val="Hyperlink"/>
            <w:b w:val="0"/>
            <w:lang w:val="id"/>
          </w:rPr>
          <w:t>Tabel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77777777" w:rsidR="00F31D72" w:rsidRPr="00F31D72" w:rsidRDefault="00414EF4" w:rsidP="00F31D72">
      <w:pPr>
        <w:pStyle w:val="TOC1"/>
        <w:rPr>
          <w:rFonts w:eastAsiaTheme="minorEastAsia"/>
          <w:b w:val="0"/>
          <w:sz w:val="22"/>
          <w:szCs w:val="22"/>
          <w:lang w:val="en-US"/>
        </w:rPr>
      </w:pPr>
      <w:hyperlink w:anchor="_Toc195952033" w:history="1">
        <w:r w:rsidR="00F31D72" w:rsidRPr="00F31D72">
          <w:rPr>
            <w:rStyle w:val="Hyperlink"/>
            <w:b w:val="0"/>
            <w:lang w:val="id"/>
          </w:rPr>
          <w:t>Tabel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414EF4"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414EF4"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414EF4"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414EF4"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77777777" w:rsidR="00F31D72" w:rsidRPr="00F31D72" w:rsidRDefault="00414EF4" w:rsidP="00F31D72">
      <w:pPr>
        <w:pStyle w:val="TOC1"/>
        <w:rPr>
          <w:rFonts w:eastAsiaTheme="minorEastAsia"/>
          <w:b w:val="0"/>
          <w:sz w:val="22"/>
          <w:szCs w:val="22"/>
          <w:lang w:val="en-US"/>
        </w:rPr>
      </w:pPr>
      <w:hyperlink w:anchor="_Toc195951821" w:history="1">
        <w:r w:rsidR="00F31D72" w:rsidRPr="00F31D72">
          <w:rPr>
            <w:rStyle w:val="Hyperlink"/>
            <w:b w:val="0"/>
            <w:lang w:val="en-US"/>
          </w:rPr>
          <w:t>Gambar 3.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77777777" w:rsidR="00F31D72" w:rsidRPr="00F31D72" w:rsidRDefault="00414EF4" w:rsidP="00F31D72">
      <w:pPr>
        <w:pStyle w:val="TOC1"/>
        <w:rPr>
          <w:rFonts w:eastAsiaTheme="minorEastAsia"/>
          <w:b w:val="0"/>
          <w:sz w:val="22"/>
          <w:szCs w:val="22"/>
          <w:lang w:val="en-US"/>
        </w:rPr>
      </w:pPr>
      <w:hyperlink w:anchor="_Toc195951822" w:history="1">
        <w:r w:rsidR="00F31D72" w:rsidRPr="00F31D72">
          <w:rPr>
            <w:rStyle w:val="Hyperlink"/>
            <w:b w:val="0"/>
            <w:lang w:val="en-US"/>
          </w:rPr>
          <w:t>Gambar 3.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77777777" w:rsidR="00F31D72" w:rsidRPr="00F31D72" w:rsidRDefault="00414EF4" w:rsidP="00F31D72">
      <w:pPr>
        <w:pStyle w:val="TOC1"/>
        <w:rPr>
          <w:rFonts w:eastAsiaTheme="minorEastAsia"/>
          <w:b w:val="0"/>
          <w:sz w:val="22"/>
          <w:szCs w:val="22"/>
          <w:lang w:val="en-US"/>
        </w:rPr>
      </w:pPr>
      <w:hyperlink w:anchor="_Toc195951823" w:history="1">
        <w:r w:rsidR="00F31D72" w:rsidRPr="00F31D72">
          <w:rPr>
            <w:rStyle w:val="Hyperlink"/>
            <w:b w:val="0"/>
          </w:rPr>
          <w:t>Gambar 3.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77777777" w:rsidR="00F31D72" w:rsidRPr="00F31D72" w:rsidRDefault="00414EF4" w:rsidP="00F31D72">
      <w:pPr>
        <w:pStyle w:val="TOC1"/>
        <w:rPr>
          <w:rFonts w:eastAsiaTheme="minorEastAsia"/>
          <w:b w:val="0"/>
          <w:sz w:val="22"/>
          <w:szCs w:val="22"/>
          <w:lang w:val="en-US"/>
        </w:rPr>
      </w:pPr>
      <w:hyperlink w:anchor="_Toc195951824" w:history="1">
        <w:r w:rsidR="00F31D72" w:rsidRPr="00F31D72">
          <w:rPr>
            <w:rStyle w:val="Hyperlink"/>
            <w:b w:val="0"/>
          </w:rPr>
          <w:t>Gambar 3.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77777777" w:rsidR="00F31D72" w:rsidRPr="00F31D72" w:rsidRDefault="00414EF4" w:rsidP="00F31D72">
      <w:pPr>
        <w:pStyle w:val="TOC1"/>
        <w:rPr>
          <w:rFonts w:eastAsiaTheme="minorEastAsia"/>
          <w:b w:val="0"/>
          <w:sz w:val="22"/>
          <w:szCs w:val="22"/>
          <w:lang w:val="en-US"/>
        </w:rPr>
      </w:pPr>
      <w:hyperlink w:anchor="_Toc195951825" w:history="1">
        <w:r w:rsidR="00F31D72" w:rsidRPr="00F31D72">
          <w:rPr>
            <w:rStyle w:val="Hyperlink"/>
            <w:b w:val="0"/>
            <w:lang w:val="en-US"/>
          </w:rPr>
          <w:t>Gambar 3.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77777777" w:rsidR="00F31D72" w:rsidRPr="00F31D72" w:rsidRDefault="00414EF4" w:rsidP="00F31D72">
      <w:pPr>
        <w:pStyle w:val="TOC1"/>
        <w:rPr>
          <w:rFonts w:eastAsiaTheme="minorEastAsia"/>
          <w:b w:val="0"/>
          <w:sz w:val="22"/>
          <w:szCs w:val="22"/>
          <w:lang w:val="en-US"/>
        </w:rPr>
      </w:pPr>
      <w:hyperlink w:anchor="_Toc195951826" w:history="1">
        <w:r w:rsidR="00F31D72" w:rsidRPr="00F31D72">
          <w:rPr>
            <w:rStyle w:val="Hyperlink"/>
            <w:b w:val="0"/>
          </w:rPr>
          <w:t>Gambar 3.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77777777" w:rsidR="00F31D72" w:rsidRPr="00F31D72" w:rsidRDefault="00414EF4" w:rsidP="00F31D72">
      <w:pPr>
        <w:pStyle w:val="TOC1"/>
        <w:rPr>
          <w:rFonts w:eastAsiaTheme="minorEastAsia"/>
          <w:b w:val="0"/>
          <w:sz w:val="22"/>
          <w:szCs w:val="22"/>
          <w:lang w:val="en-US"/>
        </w:rPr>
      </w:pPr>
      <w:hyperlink w:anchor="_Toc195951827" w:history="1">
        <w:r w:rsidR="00F31D72" w:rsidRPr="00F31D72">
          <w:rPr>
            <w:rStyle w:val="Hyperlink"/>
            <w:b w:val="0"/>
            <w:lang w:val="en-US"/>
          </w:rPr>
          <w:t>Gambar 3.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77777777" w:rsidR="00F31D72" w:rsidRPr="00F31D72" w:rsidRDefault="00414EF4" w:rsidP="00F31D72">
      <w:pPr>
        <w:pStyle w:val="TOC1"/>
        <w:rPr>
          <w:rFonts w:eastAsiaTheme="minorEastAsia"/>
          <w:b w:val="0"/>
          <w:sz w:val="22"/>
          <w:szCs w:val="22"/>
          <w:lang w:val="en-US"/>
        </w:rPr>
      </w:pPr>
      <w:hyperlink w:anchor="_Toc195951828" w:history="1">
        <w:r w:rsidR="00F31D72" w:rsidRPr="00F31D72">
          <w:rPr>
            <w:rStyle w:val="Hyperlink"/>
            <w:b w:val="0"/>
            <w:lang w:val="en-US"/>
          </w:rPr>
          <w:t>Gambar 3.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77777777" w:rsidR="00F31D72" w:rsidRPr="00F31D72" w:rsidRDefault="00414EF4" w:rsidP="00F31D72">
      <w:pPr>
        <w:pStyle w:val="TOC1"/>
        <w:rPr>
          <w:rFonts w:eastAsiaTheme="minorEastAsia"/>
          <w:b w:val="0"/>
          <w:sz w:val="22"/>
          <w:szCs w:val="22"/>
          <w:lang w:val="en-US"/>
        </w:rPr>
      </w:pPr>
      <w:hyperlink w:anchor="_Toc195951829" w:history="1">
        <w:r w:rsidR="00F31D72" w:rsidRPr="00F31D72">
          <w:rPr>
            <w:rStyle w:val="Hyperlink"/>
            <w:b w:val="0"/>
          </w:rPr>
          <w:t>Gambar 3.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77777777" w:rsidR="00F31D72" w:rsidRPr="00F31D72" w:rsidRDefault="00414EF4" w:rsidP="00F31D72">
      <w:pPr>
        <w:pStyle w:val="TOC1"/>
        <w:rPr>
          <w:rFonts w:eastAsiaTheme="minorEastAsia"/>
          <w:b w:val="0"/>
          <w:sz w:val="22"/>
          <w:szCs w:val="22"/>
          <w:lang w:val="en-US"/>
        </w:rPr>
      </w:pPr>
      <w:hyperlink w:anchor="_Toc195951830" w:history="1">
        <w:r w:rsidR="00F31D72" w:rsidRPr="00F31D72">
          <w:rPr>
            <w:rStyle w:val="Hyperlink"/>
            <w:b w:val="0"/>
          </w:rPr>
          <w:t>Gambar 3.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77777777" w:rsidR="00F31D72" w:rsidRPr="00F31D72" w:rsidRDefault="00414EF4" w:rsidP="00F31D72">
      <w:pPr>
        <w:pStyle w:val="TOC1"/>
        <w:rPr>
          <w:rFonts w:eastAsiaTheme="minorEastAsia"/>
          <w:b w:val="0"/>
          <w:sz w:val="22"/>
          <w:szCs w:val="22"/>
          <w:lang w:val="en-US"/>
        </w:rPr>
      </w:pPr>
      <w:hyperlink w:anchor="_Toc195951831" w:history="1">
        <w:r w:rsidR="00F31D72" w:rsidRPr="00F31D72">
          <w:rPr>
            <w:rStyle w:val="Hyperlink"/>
            <w:b w:val="0"/>
          </w:rPr>
          <w:t>Gambar 3.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77777777" w:rsidR="00F31D72" w:rsidRPr="00F31D72" w:rsidRDefault="00414EF4" w:rsidP="00F31D72">
      <w:pPr>
        <w:pStyle w:val="TOC1"/>
        <w:rPr>
          <w:rFonts w:eastAsiaTheme="minorEastAsia"/>
          <w:b w:val="0"/>
          <w:sz w:val="22"/>
          <w:szCs w:val="22"/>
          <w:lang w:val="en-US"/>
        </w:rPr>
      </w:pPr>
      <w:hyperlink w:anchor="_Toc195951832" w:history="1">
        <w:r w:rsidR="00F31D72" w:rsidRPr="00F31D72">
          <w:rPr>
            <w:rStyle w:val="Hyperlink"/>
            <w:b w:val="0"/>
          </w:rPr>
          <w:t>Gambar 3.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77777777" w:rsidR="00F31D72" w:rsidRPr="00F31D72" w:rsidRDefault="00414EF4" w:rsidP="00F31D72">
      <w:pPr>
        <w:pStyle w:val="TOC1"/>
        <w:rPr>
          <w:rFonts w:eastAsiaTheme="minorEastAsia"/>
          <w:b w:val="0"/>
          <w:sz w:val="22"/>
          <w:szCs w:val="22"/>
          <w:lang w:val="en-US"/>
        </w:rPr>
      </w:pPr>
      <w:hyperlink w:anchor="_Toc195951833" w:history="1">
        <w:r w:rsidR="00F31D72" w:rsidRPr="00F31D72">
          <w:rPr>
            <w:rStyle w:val="Hyperlink"/>
            <w:b w:val="0"/>
          </w:rPr>
          <w:t>Gambar 3.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77777777" w:rsidR="00F31D72" w:rsidRPr="00F31D72" w:rsidRDefault="00414EF4" w:rsidP="00F31D72">
      <w:pPr>
        <w:pStyle w:val="TOC1"/>
        <w:rPr>
          <w:rFonts w:eastAsiaTheme="minorEastAsia"/>
          <w:b w:val="0"/>
          <w:sz w:val="22"/>
          <w:szCs w:val="22"/>
          <w:lang w:val="en-US"/>
        </w:rPr>
      </w:pPr>
      <w:hyperlink w:anchor="_Toc195951834" w:history="1">
        <w:r w:rsidR="00F31D72" w:rsidRPr="00F31D72">
          <w:rPr>
            <w:rStyle w:val="Hyperlink"/>
            <w:b w:val="0"/>
          </w:rPr>
          <w:t>Gambar 3.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7777777" w:rsidR="00F31D72" w:rsidRPr="00F31D72" w:rsidRDefault="00414EF4" w:rsidP="00F31D72">
      <w:pPr>
        <w:pStyle w:val="TOC1"/>
        <w:rPr>
          <w:rFonts w:eastAsiaTheme="minorEastAsia"/>
          <w:b w:val="0"/>
          <w:sz w:val="22"/>
          <w:szCs w:val="22"/>
          <w:lang w:val="en-US"/>
        </w:rPr>
      </w:pPr>
      <w:hyperlink w:anchor="_Toc195951835" w:history="1">
        <w:r w:rsidR="00F31D72" w:rsidRPr="00F31D72">
          <w:rPr>
            <w:rStyle w:val="Hyperlink"/>
            <w:b w:val="0"/>
          </w:rPr>
          <w:t>Gambar 3.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77777777" w:rsidR="00F31D72" w:rsidRPr="00F31D72" w:rsidRDefault="00414EF4" w:rsidP="00F31D72">
      <w:pPr>
        <w:pStyle w:val="TOC1"/>
        <w:rPr>
          <w:rFonts w:eastAsiaTheme="minorEastAsia"/>
          <w:b w:val="0"/>
          <w:sz w:val="22"/>
          <w:szCs w:val="22"/>
          <w:lang w:val="en-US"/>
        </w:rPr>
      </w:pPr>
      <w:hyperlink w:anchor="_Toc195951836" w:history="1">
        <w:r w:rsidR="00F31D72" w:rsidRPr="00F31D72">
          <w:rPr>
            <w:rStyle w:val="Hyperlink"/>
            <w:b w:val="0"/>
          </w:rPr>
          <w:t>Gambar 3.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7777777" w:rsidR="00F31D72" w:rsidRPr="00F31D72" w:rsidRDefault="00414EF4" w:rsidP="00F31D72">
      <w:pPr>
        <w:pStyle w:val="TOC1"/>
        <w:rPr>
          <w:rFonts w:eastAsiaTheme="minorEastAsia"/>
          <w:b w:val="0"/>
          <w:sz w:val="22"/>
          <w:szCs w:val="22"/>
          <w:lang w:val="en-US"/>
        </w:rPr>
      </w:pPr>
      <w:hyperlink w:anchor="_Toc195951837" w:history="1">
        <w:r w:rsidR="00F31D72" w:rsidRPr="00F31D72">
          <w:rPr>
            <w:rStyle w:val="Hyperlink"/>
            <w:b w:val="0"/>
          </w:rPr>
          <w:t>Gambar 3.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77777777" w:rsidR="00F31D72" w:rsidRPr="00F31D72" w:rsidRDefault="00414EF4" w:rsidP="00F31D72">
      <w:pPr>
        <w:pStyle w:val="TOC1"/>
        <w:rPr>
          <w:rFonts w:eastAsiaTheme="minorEastAsia"/>
          <w:b w:val="0"/>
          <w:sz w:val="22"/>
          <w:szCs w:val="22"/>
          <w:lang w:val="en-US"/>
        </w:rPr>
      </w:pPr>
      <w:hyperlink w:anchor="_Toc195951838" w:history="1">
        <w:r w:rsidR="00F31D72" w:rsidRPr="00F31D72">
          <w:rPr>
            <w:rStyle w:val="Hyperlink"/>
            <w:b w:val="0"/>
          </w:rPr>
          <w:t>Gambar 3.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77777777" w:rsidR="00F31D72" w:rsidRPr="00F31D72" w:rsidRDefault="00414EF4" w:rsidP="00F31D72">
      <w:pPr>
        <w:pStyle w:val="TOC1"/>
        <w:rPr>
          <w:rFonts w:eastAsiaTheme="minorEastAsia"/>
          <w:b w:val="0"/>
          <w:sz w:val="22"/>
          <w:szCs w:val="22"/>
          <w:lang w:val="en-US"/>
        </w:rPr>
      </w:pPr>
      <w:hyperlink w:anchor="_Toc195951839" w:history="1">
        <w:r w:rsidR="00F31D72" w:rsidRPr="00F31D72">
          <w:rPr>
            <w:rStyle w:val="Hyperlink"/>
            <w:b w:val="0"/>
          </w:rPr>
          <w:t>Gambar 3.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7777777" w:rsidR="00F31D72" w:rsidRPr="00F31D72" w:rsidRDefault="00414EF4" w:rsidP="00F31D72">
      <w:pPr>
        <w:pStyle w:val="TOC1"/>
        <w:rPr>
          <w:rFonts w:eastAsiaTheme="minorEastAsia"/>
          <w:b w:val="0"/>
          <w:sz w:val="22"/>
          <w:szCs w:val="22"/>
          <w:lang w:val="en-US"/>
        </w:rPr>
      </w:pPr>
      <w:hyperlink w:anchor="_Toc195951840" w:history="1">
        <w:r w:rsidR="00F31D72" w:rsidRPr="00F31D72">
          <w:rPr>
            <w:rStyle w:val="Hyperlink"/>
            <w:b w:val="0"/>
          </w:rPr>
          <w:t>Gambar 3.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77777777" w:rsidR="00F31D72" w:rsidRPr="00F31D72" w:rsidRDefault="00414EF4" w:rsidP="00F31D72">
      <w:pPr>
        <w:pStyle w:val="TOC1"/>
        <w:rPr>
          <w:rFonts w:eastAsiaTheme="minorEastAsia"/>
          <w:b w:val="0"/>
          <w:sz w:val="22"/>
          <w:szCs w:val="22"/>
          <w:lang w:val="en-US"/>
        </w:rPr>
      </w:pPr>
      <w:hyperlink w:anchor="_Toc195951841" w:history="1">
        <w:r w:rsidR="00F31D72" w:rsidRPr="00F31D72">
          <w:rPr>
            <w:rStyle w:val="Hyperlink"/>
            <w:b w:val="0"/>
          </w:rPr>
          <w:t>Gambar 3.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77777777" w:rsidR="00F31D72" w:rsidRPr="00F31D72" w:rsidRDefault="00414EF4" w:rsidP="00F31D72">
      <w:pPr>
        <w:pStyle w:val="TOC1"/>
        <w:rPr>
          <w:rFonts w:eastAsiaTheme="minorEastAsia"/>
          <w:b w:val="0"/>
          <w:sz w:val="22"/>
          <w:szCs w:val="22"/>
          <w:lang w:val="en-US"/>
        </w:rPr>
      </w:pPr>
      <w:hyperlink w:anchor="_Toc195951842" w:history="1">
        <w:r w:rsidR="00F31D72" w:rsidRPr="00F31D72">
          <w:rPr>
            <w:rStyle w:val="Hyperlink"/>
            <w:b w:val="0"/>
          </w:rPr>
          <w:t>Gambar 3.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77777777" w:rsidR="00F31D72" w:rsidRPr="00F31D72" w:rsidRDefault="00414EF4" w:rsidP="00F31D72">
      <w:pPr>
        <w:pStyle w:val="TOC1"/>
        <w:rPr>
          <w:rFonts w:eastAsiaTheme="minorEastAsia"/>
          <w:b w:val="0"/>
          <w:sz w:val="22"/>
          <w:szCs w:val="22"/>
          <w:lang w:val="en-US"/>
        </w:rPr>
      </w:pPr>
      <w:hyperlink w:anchor="_Toc195951843" w:history="1">
        <w:r w:rsidR="00F31D72" w:rsidRPr="00F31D72">
          <w:rPr>
            <w:rStyle w:val="Hyperlink"/>
            <w:b w:val="0"/>
          </w:rPr>
          <w:t>Gambar 3.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77777777" w:rsidR="00F31D72" w:rsidRPr="00F31D72" w:rsidRDefault="00414EF4" w:rsidP="00F31D72">
      <w:pPr>
        <w:pStyle w:val="TOC1"/>
        <w:rPr>
          <w:rFonts w:eastAsiaTheme="minorEastAsia"/>
          <w:b w:val="0"/>
          <w:sz w:val="22"/>
          <w:szCs w:val="22"/>
          <w:lang w:val="en-US"/>
        </w:rPr>
      </w:pPr>
      <w:hyperlink w:anchor="_Toc195951844" w:history="1">
        <w:r w:rsidR="00F31D72" w:rsidRPr="00F31D72">
          <w:rPr>
            <w:rStyle w:val="Hyperlink"/>
            <w:b w:val="0"/>
          </w:rPr>
          <w:t>Gambar 3.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77777777" w:rsidR="00F31D72" w:rsidRPr="00F31D72" w:rsidRDefault="00414EF4" w:rsidP="00F31D72">
      <w:pPr>
        <w:pStyle w:val="TOC1"/>
        <w:rPr>
          <w:rFonts w:eastAsiaTheme="minorEastAsia"/>
          <w:b w:val="0"/>
          <w:sz w:val="22"/>
          <w:szCs w:val="22"/>
          <w:lang w:val="en-US"/>
        </w:rPr>
      </w:pPr>
      <w:hyperlink w:anchor="_Toc195951845" w:history="1">
        <w:r w:rsidR="00F31D72" w:rsidRPr="00F31D72">
          <w:rPr>
            <w:rStyle w:val="Hyperlink"/>
            <w:b w:val="0"/>
          </w:rPr>
          <w:t>Gambar 3.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77777777" w:rsidR="00F31D72" w:rsidRPr="00F31D72" w:rsidRDefault="00414EF4" w:rsidP="00F31D72">
      <w:pPr>
        <w:pStyle w:val="TOC1"/>
        <w:rPr>
          <w:rFonts w:eastAsiaTheme="minorEastAsia"/>
          <w:b w:val="0"/>
          <w:sz w:val="22"/>
          <w:szCs w:val="22"/>
          <w:lang w:val="en-US"/>
        </w:rPr>
      </w:pPr>
      <w:hyperlink w:anchor="_Toc195951846" w:history="1">
        <w:r w:rsidR="00F31D72" w:rsidRPr="00F31D72">
          <w:rPr>
            <w:rStyle w:val="Hyperlink"/>
            <w:b w:val="0"/>
          </w:rPr>
          <w:t>Gambar 3.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77777777" w:rsidR="00F31D72" w:rsidRPr="00F31D72" w:rsidRDefault="00414EF4" w:rsidP="00F31D72">
      <w:pPr>
        <w:pStyle w:val="TOC1"/>
        <w:rPr>
          <w:rFonts w:eastAsiaTheme="minorEastAsia"/>
          <w:b w:val="0"/>
          <w:sz w:val="22"/>
          <w:szCs w:val="22"/>
          <w:lang w:val="en-US"/>
        </w:rPr>
      </w:pPr>
      <w:hyperlink w:anchor="_Toc195951847" w:history="1">
        <w:r w:rsidR="00F31D72" w:rsidRPr="00F31D72">
          <w:rPr>
            <w:rStyle w:val="Hyperlink"/>
            <w:b w:val="0"/>
          </w:rPr>
          <w:t>Gambar 3.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77777777" w:rsidR="00F31D72" w:rsidRPr="00F31D72" w:rsidRDefault="00414EF4" w:rsidP="00F31D72">
      <w:pPr>
        <w:pStyle w:val="TOC1"/>
        <w:rPr>
          <w:rFonts w:eastAsiaTheme="minorEastAsia"/>
          <w:b w:val="0"/>
          <w:sz w:val="22"/>
          <w:szCs w:val="22"/>
          <w:lang w:val="en-US"/>
        </w:rPr>
      </w:pPr>
      <w:hyperlink w:anchor="_Toc195951848" w:history="1">
        <w:r w:rsidR="00F31D72" w:rsidRPr="00F31D72">
          <w:rPr>
            <w:rStyle w:val="Hyperlink"/>
            <w:b w:val="0"/>
          </w:rPr>
          <w:t>Gambar 3.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77777777" w:rsidR="00F31D72" w:rsidRPr="00F31D72" w:rsidRDefault="00414EF4" w:rsidP="00F31D72">
      <w:pPr>
        <w:pStyle w:val="TOC1"/>
        <w:rPr>
          <w:rFonts w:eastAsiaTheme="minorEastAsia"/>
          <w:b w:val="0"/>
          <w:sz w:val="22"/>
          <w:szCs w:val="22"/>
          <w:lang w:val="en-US"/>
        </w:rPr>
      </w:pPr>
      <w:hyperlink w:anchor="_Toc195951849" w:history="1">
        <w:r w:rsidR="00F31D72" w:rsidRPr="00F31D72">
          <w:rPr>
            <w:rStyle w:val="Hyperlink"/>
            <w:b w:val="0"/>
          </w:rPr>
          <w:t>Gambar 3.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77777777" w:rsidR="00F31D72" w:rsidRPr="00F31D72" w:rsidRDefault="00414EF4" w:rsidP="00F31D72">
      <w:pPr>
        <w:pStyle w:val="TOC1"/>
        <w:rPr>
          <w:rFonts w:eastAsiaTheme="minorEastAsia"/>
          <w:b w:val="0"/>
          <w:sz w:val="22"/>
          <w:szCs w:val="22"/>
          <w:lang w:val="en-US"/>
        </w:rPr>
      </w:pPr>
      <w:hyperlink w:anchor="_Toc195951850" w:history="1">
        <w:r w:rsidR="00F31D72" w:rsidRPr="00F31D72">
          <w:rPr>
            <w:rStyle w:val="Hyperlink"/>
            <w:b w:val="0"/>
            <w:lang w:val="en-US"/>
          </w:rPr>
          <w:t>Gambar 3.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77777777" w:rsidR="00F31D72" w:rsidRPr="00F31D72" w:rsidRDefault="00414EF4" w:rsidP="00F31D72">
      <w:pPr>
        <w:pStyle w:val="TOC1"/>
        <w:rPr>
          <w:rFonts w:eastAsiaTheme="minorEastAsia"/>
          <w:b w:val="0"/>
          <w:sz w:val="22"/>
          <w:szCs w:val="22"/>
          <w:lang w:val="en-US"/>
        </w:rPr>
      </w:pPr>
      <w:hyperlink w:anchor="_Toc195951851" w:history="1">
        <w:r w:rsidR="00F31D72" w:rsidRPr="00F31D72">
          <w:rPr>
            <w:rStyle w:val="Hyperlink"/>
            <w:b w:val="0"/>
          </w:rPr>
          <w:t>Gambar 3.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77777777" w:rsidR="00F31D72" w:rsidRPr="00F31D72" w:rsidRDefault="00414EF4" w:rsidP="00F31D72">
      <w:pPr>
        <w:pStyle w:val="TOC1"/>
        <w:rPr>
          <w:rFonts w:eastAsiaTheme="minorEastAsia"/>
          <w:b w:val="0"/>
          <w:sz w:val="22"/>
          <w:szCs w:val="22"/>
          <w:lang w:val="en-US"/>
        </w:rPr>
      </w:pPr>
      <w:hyperlink w:anchor="_Toc195951852" w:history="1">
        <w:r w:rsidR="00F31D72" w:rsidRPr="00F31D72">
          <w:rPr>
            <w:rStyle w:val="Hyperlink"/>
            <w:b w:val="0"/>
          </w:rPr>
          <w:t>Gambar 3.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77777777" w:rsidR="00F31D72" w:rsidRPr="00F31D72" w:rsidRDefault="00414EF4" w:rsidP="00F31D72">
      <w:pPr>
        <w:pStyle w:val="TOC1"/>
        <w:rPr>
          <w:rFonts w:eastAsiaTheme="minorEastAsia"/>
          <w:b w:val="0"/>
          <w:sz w:val="22"/>
          <w:szCs w:val="22"/>
          <w:lang w:val="en-US"/>
        </w:rPr>
      </w:pPr>
      <w:hyperlink w:anchor="_Toc195951853" w:history="1">
        <w:r w:rsidR="00F31D72" w:rsidRPr="00F31D72">
          <w:rPr>
            <w:rStyle w:val="Hyperlink"/>
            <w:b w:val="0"/>
          </w:rPr>
          <w:t>Gambar 3.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77777777" w:rsidR="00F31D72" w:rsidRPr="00F31D72" w:rsidRDefault="00414EF4" w:rsidP="00F31D72">
      <w:pPr>
        <w:pStyle w:val="TOC1"/>
        <w:rPr>
          <w:rFonts w:eastAsiaTheme="minorEastAsia"/>
          <w:b w:val="0"/>
          <w:sz w:val="22"/>
          <w:szCs w:val="22"/>
          <w:lang w:val="en-US"/>
        </w:rPr>
      </w:pPr>
      <w:hyperlink w:anchor="_Toc195951854" w:history="1">
        <w:r w:rsidR="00F31D72" w:rsidRPr="00F31D72">
          <w:rPr>
            <w:rStyle w:val="Hyperlink"/>
            <w:b w:val="0"/>
          </w:rPr>
          <w:t>Gambar 3.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77777777" w:rsidR="00F31D72" w:rsidRPr="00F31D72" w:rsidRDefault="00414EF4" w:rsidP="00F31D72">
      <w:pPr>
        <w:pStyle w:val="TOC1"/>
        <w:rPr>
          <w:rFonts w:eastAsiaTheme="minorEastAsia"/>
          <w:b w:val="0"/>
          <w:sz w:val="22"/>
          <w:szCs w:val="22"/>
          <w:lang w:val="en-US"/>
        </w:rPr>
      </w:pPr>
      <w:hyperlink w:anchor="_Toc195951855" w:history="1">
        <w:r w:rsidR="00F31D72" w:rsidRPr="00F31D72">
          <w:rPr>
            <w:rStyle w:val="Hyperlink"/>
            <w:b w:val="0"/>
          </w:rPr>
          <w:t>Gambar 3.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77777777" w:rsidR="00F31D72" w:rsidRPr="00F31D72" w:rsidRDefault="00414EF4" w:rsidP="00F31D72">
      <w:pPr>
        <w:pStyle w:val="TOC1"/>
        <w:rPr>
          <w:rFonts w:eastAsiaTheme="minorEastAsia"/>
          <w:b w:val="0"/>
          <w:sz w:val="22"/>
          <w:szCs w:val="22"/>
          <w:lang w:val="en-US"/>
        </w:rPr>
      </w:pPr>
      <w:hyperlink w:anchor="_Toc195951856" w:history="1">
        <w:r w:rsidR="00F31D72" w:rsidRPr="00F31D72">
          <w:rPr>
            <w:rStyle w:val="Hyperlink"/>
            <w:b w:val="0"/>
          </w:rPr>
          <w:t>Gambar 3.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77777777" w:rsidR="00F31D72" w:rsidRPr="00F31D72" w:rsidRDefault="00414EF4" w:rsidP="00F31D72">
      <w:pPr>
        <w:pStyle w:val="TOC1"/>
        <w:rPr>
          <w:rFonts w:eastAsiaTheme="minorEastAsia"/>
          <w:b w:val="0"/>
          <w:sz w:val="22"/>
          <w:szCs w:val="22"/>
          <w:lang w:val="en-US"/>
        </w:rPr>
      </w:pPr>
      <w:hyperlink w:anchor="_Toc195951857" w:history="1">
        <w:r w:rsidR="00F31D72" w:rsidRPr="00F31D72">
          <w:rPr>
            <w:rStyle w:val="Hyperlink"/>
            <w:b w:val="0"/>
          </w:rPr>
          <w:t>Gambar 3.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7777777" w:rsidR="00F31D72" w:rsidRPr="00F31D72" w:rsidRDefault="00414EF4" w:rsidP="00F31D72">
      <w:pPr>
        <w:pStyle w:val="TOC1"/>
        <w:rPr>
          <w:rFonts w:eastAsiaTheme="minorEastAsia"/>
          <w:b w:val="0"/>
          <w:sz w:val="22"/>
          <w:szCs w:val="22"/>
          <w:lang w:val="en-US"/>
        </w:rPr>
      </w:pPr>
      <w:hyperlink w:anchor="_Toc195951858" w:history="1">
        <w:r w:rsidR="00F31D72" w:rsidRPr="00F31D72">
          <w:rPr>
            <w:rStyle w:val="Hyperlink"/>
            <w:b w:val="0"/>
          </w:rPr>
          <w:t>Gambar 3.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77777777" w:rsidR="00F31D72" w:rsidRPr="00F31D72" w:rsidRDefault="00414EF4" w:rsidP="00F31D72">
      <w:pPr>
        <w:pStyle w:val="TOC1"/>
        <w:rPr>
          <w:rFonts w:eastAsiaTheme="minorEastAsia"/>
          <w:b w:val="0"/>
          <w:sz w:val="22"/>
          <w:szCs w:val="22"/>
          <w:lang w:val="en-US"/>
        </w:rPr>
      </w:pPr>
      <w:hyperlink w:anchor="_Toc195951859" w:history="1">
        <w:r w:rsidR="00F31D72" w:rsidRPr="00F31D72">
          <w:rPr>
            <w:rStyle w:val="Hyperlink"/>
            <w:b w:val="0"/>
          </w:rPr>
          <w:t>Gambar 3.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77777777" w:rsidR="00F31D72" w:rsidRPr="00F31D72" w:rsidRDefault="00414EF4" w:rsidP="00F31D72">
      <w:pPr>
        <w:pStyle w:val="TOC1"/>
        <w:rPr>
          <w:rFonts w:eastAsiaTheme="minorEastAsia"/>
          <w:b w:val="0"/>
          <w:sz w:val="22"/>
          <w:szCs w:val="22"/>
          <w:lang w:val="en-US"/>
        </w:rPr>
      </w:pPr>
      <w:hyperlink w:anchor="_Toc195951860" w:history="1">
        <w:r w:rsidR="00F31D72" w:rsidRPr="00F31D72">
          <w:rPr>
            <w:rStyle w:val="Hyperlink"/>
            <w:b w:val="0"/>
          </w:rPr>
          <w:t>Gambar 3.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77777777" w:rsidR="00F31D72" w:rsidRPr="00F31D72" w:rsidRDefault="00414EF4" w:rsidP="00F31D72">
      <w:pPr>
        <w:pStyle w:val="TOC1"/>
        <w:rPr>
          <w:rFonts w:eastAsiaTheme="minorEastAsia"/>
          <w:b w:val="0"/>
          <w:sz w:val="22"/>
          <w:szCs w:val="22"/>
          <w:lang w:val="en-US"/>
        </w:rPr>
      </w:pPr>
      <w:hyperlink w:anchor="_Toc195951861" w:history="1">
        <w:r w:rsidR="00F31D72" w:rsidRPr="00F31D72">
          <w:rPr>
            <w:rStyle w:val="Hyperlink"/>
            <w:b w:val="0"/>
          </w:rPr>
          <w:t>Gambar 3.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77777777" w:rsidR="00F31D72" w:rsidRPr="00F31D72" w:rsidRDefault="00414EF4" w:rsidP="00F31D72">
      <w:pPr>
        <w:pStyle w:val="TOC1"/>
        <w:rPr>
          <w:rFonts w:eastAsiaTheme="minorEastAsia"/>
          <w:b w:val="0"/>
          <w:sz w:val="22"/>
          <w:szCs w:val="22"/>
          <w:lang w:val="en-US"/>
        </w:rPr>
      </w:pPr>
      <w:hyperlink w:anchor="_Toc195951862" w:history="1">
        <w:r w:rsidR="00F31D72" w:rsidRPr="00F31D72">
          <w:rPr>
            <w:rStyle w:val="Hyperlink"/>
            <w:b w:val="0"/>
          </w:rPr>
          <w:t>Gambar 3.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77777777" w:rsidR="00F31D72" w:rsidRPr="00F31D72" w:rsidRDefault="00414EF4" w:rsidP="00F31D72">
      <w:pPr>
        <w:pStyle w:val="TOC1"/>
        <w:rPr>
          <w:rFonts w:eastAsiaTheme="minorEastAsia"/>
          <w:b w:val="0"/>
          <w:sz w:val="22"/>
          <w:szCs w:val="22"/>
          <w:lang w:val="en-US"/>
        </w:rPr>
      </w:pPr>
      <w:hyperlink w:anchor="_Toc195951863" w:history="1">
        <w:r w:rsidR="00F31D72" w:rsidRPr="00F31D72">
          <w:rPr>
            <w:rStyle w:val="Hyperlink"/>
            <w:b w:val="0"/>
          </w:rPr>
          <w:t>Gambar 3.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77777777" w:rsidR="00F31D72" w:rsidRPr="00F31D72" w:rsidRDefault="00414EF4" w:rsidP="00F31D72">
      <w:pPr>
        <w:pStyle w:val="TOC1"/>
        <w:rPr>
          <w:rFonts w:eastAsiaTheme="minorEastAsia"/>
          <w:b w:val="0"/>
          <w:sz w:val="22"/>
          <w:szCs w:val="22"/>
          <w:lang w:val="en-US"/>
        </w:rPr>
      </w:pPr>
      <w:hyperlink w:anchor="_Toc195951864" w:history="1">
        <w:r w:rsidR="00F31D72" w:rsidRPr="00F31D72">
          <w:rPr>
            <w:rStyle w:val="Hyperlink"/>
            <w:b w:val="0"/>
          </w:rPr>
          <w:t>Gambar 3.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77777777" w:rsidR="00F31D72" w:rsidRPr="00F31D72" w:rsidRDefault="00414EF4" w:rsidP="00F31D72">
      <w:pPr>
        <w:pStyle w:val="TOC1"/>
        <w:rPr>
          <w:rFonts w:eastAsiaTheme="minorEastAsia"/>
          <w:b w:val="0"/>
          <w:sz w:val="22"/>
          <w:szCs w:val="22"/>
          <w:lang w:val="en-US"/>
        </w:rPr>
      </w:pPr>
      <w:hyperlink w:anchor="_Toc195951865" w:history="1">
        <w:r w:rsidR="00F31D72" w:rsidRPr="00F31D72">
          <w:rPr>
            <w:rStyle w:val="Hyperlink"/>
            <w:b w:val="0"/>
          </w:rPr>
          <w:t>Gambar 3.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77777777" w:rsidR="00F31D72" w:rsidRPr="00F31D72" w:rsidRDefault="00414EF4" w:rsidP="00F31D72">
      <w:pPr>
        <w:pStyle w:val="TOC1"/>
        <w:rPr>
          <w:rFonts w:eastAsiaTheme="minorEastAsia"/>
          <w:b w:val="0"/>
          <w:sz w:val="22"/>
          <w:szCs w:val="22"/>
          <w:lang w:val="en-US"/>
        </w:rPr>
      </w:pPr>
      <w:hyperlink w:anchor="_Toc195951866" w:history="1">
        <w:r w:rsidR="00F31D72" w:rsidRPr="00F31D72">
          <w:rPr>
            <w:rStyle w:val="Hyperlink"/>
            <w:b w:val="0"/>
          </w:rPr>
          <w:t>Gambar 3.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77777777" w:rsidR="00F31D72" w:rsidRPr="00F31D72" w:rsidRDefault="00414EF4" w:rsidP="00F31D72">
      <w:pPr>
        <w:pStyle w:val="TOC1"/>
        <w:rPr>
          <w:rFonts w:eastAsiaTheme="minorEastAsia"/>
          <w:b w:val="0"/>
          <w:sz w:val="22"/>
          <w:szCs w:val="22"/>
          <w:lang w:val="en-US"/>
        </w:rPr>
      </w:pPr>
      <w:hyperlink w:anchor="_Toc195951867" w:history="1">
        <w:r w:rsidR="00F31D72" w:rsidRPr="00F31D72">
          <w:rPr>
            <w:rStyle w:val="Hyperlink"/>
            <w:b w:val="0"/>
          </w:rPr>
          <w:t>Gambar 3.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77777777" w:rsidR="00F31D72" w:rsidRPr="00F31D72" w:rsidRDefault="00414EF4" w:rsidP="00F31D72">
      <w:pPr>
        <w:pStyle w:val="TOC1"/>
        <w:rPr>
          <w:rFonts w:eastAsiaTheme="minorEastAsia"/>
          <w:b w:val="0"/>
          <w:sz w:val="22"/>
          <w:szCs w:val="22"/>
          <w:lang w:val="en-US"/>
        </w:rPr>
      </w:pPr>
      <w:hyperlink w:anchor="_Toc195951868" w:history="1">
        <w:r w:rsidR="00F31D72" w:rsidRPr="00F31D72">
          <w:rPr>
            <w:rStyle w:val="Hyperlink"/>
            <w:b w:val="0"/>
          </w:rPr>
          <w:t>Gambar 3.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77777777" w:rsidR="00F31D72" w:rsidRPr="00F31D72" w:rsidRDefault="00414EF4" w:rsidP="00F31D72">
      <w:pPr>
        <w:pStyle w:val="TOC1"/>
        <w:rPr>
          <w:rFonts w:eastAsiaTheme="minorEastAsia"/>
          <w:b w:val="0"/>
          <w:sz w:val="22"/>
          <w:szCs w:val="22"/>
          <w:lang w:val="en-US"/>
        </w:rPr>
      </w:pPr>
      <w:hyperlink w:anchor="_Toc195951869" w:history="1">
        <w:r w:rsidR="00F31D72" w:rsidRPr="00F31D72">
          <w:rPr>
            <w:rStyle w:val="Hyperlink"/>
            <w:b w:val="0"/>
          </w:rPr>
          <w:t>Gambar 3.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77777777" w:rsidR="00F31D72" w:rsidRPr="00F31D72" w:rsidRDefault="00414EF4" w:rsidP="00F31D72">
      <w:pPr>
        <w:pStyle w:val="TOC1"/>
        <w:rPr>
          <w:rFonts w:eastAsiaTheme="minorEastAsia"/>
          <w:b w:val="0"/>
          <w:sz w:val="22"/>
          <w:szCs w:val="22"/>
          <w:lang w:val="en-US"/>
        </w:rPr>
      </w:pPr>
      <w:hyperlink w:anchor="_Toc195951870" w:history="1">
        <w:r w:rsidR="00F31D72" w:rsidRPr="00F31D72">
          <w:rPr>
            <w:rStyle w:val="Hyperlink"/>
            <w:b w:val="0"/>
          </w:rPr>
          <w:t>Gambar 3.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77777777" w:rsidR="00F31D72" w:rsidRPr="00F31D72" w:rsidRDefault="00414EF4" w:rsidP="00F31D72">
      <w:pPr>
        <w:pStyle w:val="TOC1"/>
        <w:rPr>
          <w:rFonts w:eastAsiaTheme="minorEastAsia"/>
          <w:b w:val="0"/>
          <w:sz w:val="22"/>
          <w:szCs w:val="22"/>
          <w:lang w:val="en-US"/>
        </w:rPr>
      </w:pPr>
      <w:hyperlink w:anchor="_Toc195951871" w:history="1">
        <w:r w:rsidR="00F31D72" w:rsidRPr="00F31D72">
          <w:rPr>
            <w:rStyle w:val="Hyperlink"/>
            <w:b w:val="0"/>
          </w:rPr>
          <w:t>Gambar 3.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77777777" w:rsidR="00F31D72" w:rsidRPr="00F31D72" w:rsidRDefault="00414EF4" w:rsidP="00F31D72">
      <w:pPr>
        <w:pStyle w:val="TOC1"/>
        <w:rPr>
          <w:rFonts w:eastAsiaTheme="minorEastAsia"/>
          <w:b w:val="0"/>
          <w:sz w:val="22"/>
          <w:szCs w:val="22"/>
          <w:lang w:val="en-US"/>
        </w:rPr>
      </w:pPr>
      <w:hyperlink w:anchor="_Toc195951872" w:history="1">
        <w:r w:rsidR="00F31D72" w:rsidRPr="00F31D72">
          <w:rPr>
            <w:rStyle w:val="Hyperlink"/>
            <w:b w:val="0"/>
          </w:rPr>
          <w:t>Gambar 3.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77777777" w:rsidR="00F31D72" w:rsidRPr="00F31D72" w:rsidRDefault="00414EF4" w:rsidP="00F31D72">
      <w:pPr>
        <w:pStyle w:val="TOC1"/>
        <w:rPr>
          <w:rFonts w:eastAsiaTheme="minorEastAsia"/>
          <w:b w:val="0"/>
          <w:sz w:val="22"/>
          <w:szCs w:val="22"/>
          <w:lang w:val="en-US"/>
        </w:rPr>
      </w:pPr>
      <w:hyperlink w:anchor="_Toc195951873" w:history="1">
        <w:r w:rsidR="00F31D72" w:rsidRPr="00F31D72">
          <w:rPr>
            <w:rStyle w:val="Hyperlink"/>
            <w:b w:val="0"/>
          </w:rPr>
          <w:t>Gambar 3.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77777777" w:rsidR="00F31D72" w:rsidRPr="00F31D72" w:rsidRDefault="00414EF4" w:rsidP="00F31D72">
      <w:pPr>
        <w:pStyle w:val="TOC1"/>
        <w:rPr>
          <w:rFonts w:eastAsiaTheme="minorEastAsia"/>
          <w:b w:val="0"/>
          <w:sz w:val="22"/>
          <w:szCs w:val="22"/>
          <w:lang w:val="en-US"/>
        </w:rPr>
      </w:pPr>
      <w:hyperlink w:anchor="_Toc195951874" w:history="1">
        <w:r w:rsidR="00F31D72" w:rsidRPr="00F31D72">
          <w:rPr>
            <w:rStyle w:val="Hyperlink"/>
            <w:b w:val="0"/>
          </w:rPr>
          <w:t>Gambar 3.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77777777" w:rsidR="00F31D72" w:rsidRPr="00F31D72" w:rsidRDefault="00414EF4" w:rsidP="00F31D72">
      <w:pPr>
        <w:pStyle w:val="TOC1"/>
        <w:rPr>
          <w:rFonts w:eastAsiaTheme="minorEastAsia"/>
          <w:b w:val="0"/>
          <w:sz w:val="22"/>
          <w:szCs w:val="22"/>
          <w:lang w:val="en-US"/>
        </w:rPr>
      </w:pPr>
      <w:hyperlink w:anchor="_Toc195951875" w:history="1">
        <w:r w:rsidR="00F31D72" w:rsidRPr="00F31D72">
          <w:rPr>
            <w:rStyle w:val="Hyperlink"/>
            <w:b w:val="0"/>
          </w:rPr>
          <w:t>Gambar 3.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7777777" w:rsidR="00F31D72" w:rsidRPr="00F31D72" w:rsidRDefault="00414EF4" w:rsidP="00F31D72">
      <w:pPr>
        <w:pStyle w:val="TOC1"/>
        <w:rPr>
          <w:rFonts w:eastAsiaTheme="minorEastAsia"/>
          <w:b w:val="0"/>
          <w:sz w:val="22"/>
          <w:szCs w:val="22"/>
          <w:lang w:val="en-US"/>
        </w:rPr>
      </w:pPr>
      <w:hyperlink w:anchor="_Toc195951876" w:history="1">
        <w:r w:rsidR="00F31D72" w:rsidRPr="00F31D72">
          <w:rPr>
            <w:rStyle w:val="Hyperlink"/>
            <w:b w:val="0"/>
          </w:rPr>
          <w:t>Gambar 3.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77777777" w:rsidR="00F31D72" w:rsidRPr="00F31D72" w:rsidRDefault="00414EF4" w:rsidP="00F31D72">
      <w:pPr>
        <w:pStyle w:val="TOC1"/>
        <w:rPr>
          <w:rFonts w:eastAsiaTheme="minorEastAsia"/>
          <w:b w:val="0"/>
          <w:sz w:val="22"/>
          <w:szCs w:val="22"/>
          <w:lang w:val="en-US"/>
        </w:rPr>
      </w:pPr>
      <w:hyperlink w:anchor="_Toc195951877" w:history="1">
        <w:r w:rsidR="00F31D72" w:rsidRPr="00F31D72">
          <w:rPr>
            <w:rStyle w:val="Hyperlink"/>
            <w:b w:val="0"/>
          </w:rPr>
          <w:t>Gambar 3.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77777777" w:rsidR="00F31D72" w:rsidRPr="00F31D72" w:rsidRDefault="00414EF4" w:rsidP="00F31D72">
      <w:pPr>
        <w:pStyle w:val="TOC1"/>
        <w:rPr>
          <w:rFonts w:eastAsiaTheme="minorEastAsia"/>
          <w:b w:val="0"/>
          <w:sz w:val="22"/>
          <w:szCs w:val="22"/>
          <w:lang w:val="en-US"/>
        </w:rPr>
      </w:pPr>
      <w:hyperlink w:anchor="_Toc195951878" w:history="1">
        <w:r w:rsidR="00F31D72" w:rsidRPr="00F31D72">
          <w:rPr>
            <w:rStyle w:val="Hyperlink"/>
            <w:b w:val="0"/>
          </w:rPr>
          <w:t>Gambar 3.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77777777" w:rsidR="00F31D72" w:rsidRPr="00F31D72" w:rsidRDefault="00414EF4" w:rsidP="00F31D72">
      <w:pPr>
        <w:pStyle w:val="TOC1"/>
        <w:rPr>
          <w:rFonts w:eastAsiaTheme="minorEastAsia"/>
          <w:b w:val="0"/>
          <w:sz w:val="22"/>
          <w:szCs w:val="22"/>
          <w:lang w:val="en-US"/>
        </w:rPr>
      </w:pPr>
      <w:hyperlink w:anchor="_Toc195951879" w:history="1">
        <w:r w:rsidR="00F31D72" w:rsidRPr="00F31D72">
          <w:rPr>
            <w:rStyle w:val="Hyperlink"/>
            <w:b w:val="0"/>
          </w:rPr>
          <w:t>Gambar 3.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77777777" w:rsidR="00F31D72" w:rsidRPr="00F31D72" w:rsidRDefault="00414EF4" w:rsidP="00F31D72">
      <w:pPr>
        <w:pStyle w:val="TOC1"/>
        <w:rPr>
          <w:rFonts w:eastAsiaTheme="minorEastAsia"/>
          <w:b w:val="0"/>
          <w:sz w:val="22"/>
          <w:szCs w:val="22"/>
          <w:lang w:val="en-US"/>
        </w:rPr>
      </w:pPr>
      <w:hyperlink w:anchor="_Toc195951880" w:history="1">
        <w:r w:rsidR="00F31D72" w:rsidRPr="00F31D72">
          <w:rPr>
            <w:rStyle w:val="Hyperlink"/>
            <w:b w:val="0"/>
          </w:rPr>
          <w:t>Gambar 3.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77777777" w:rsidR="00F31D72" w:rsidRPr="00F31D72" w:rsidRDefault="00414EF4" w:rsidP="00F31D72">
      <w:pPr>
        <w:pStyle w:val="TOC1"/>
        <w:rPr>
          <w:rFonts w:eastAsiaTheme="minorEastAsia"/>
          <w:b w:val="0"/>
          <w:sz w:val="22"/>
          <w:szCs w:val="22"/>
          <w:lang w:val="en-US"/>
        </w:rPr>
      </w:pPr>
      <w:hyperlink w:anchor="_Toc195951881" w:history="1">
        <w:r w:rsidR="00F31D72" w:rsidRPr="00F31D72">
          <w:rPr>
            <w:rStyle w:val="Hyperlink"/>
            <w:b w:val="0"/>
          </w:rPr>
          <w:t>Gambar 3.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77777777" w:rsidR="00F31D72" w:rsidRPr="00F31D72" w:rsidRDefault="00414EF4" w:rsidP="00F31D72">
      <w:pPr>
        <w:pStyle w:val="TOC1"/>
        <w:rPr>
          <w:rFonts w:eastAsiaTheme="minorEastAsia"/>
          <w:b w:val="0"/>
          <w:sz w:val="22"/>
          <w:szCs w:val="22"/>
          <w:lang w:val="en-US"/>
        </w:rPr>
      </w:pPr>
      <w:hyperlink w:anchor="_Toc195951882" w:history="1">
        <w:r w:rsidR="00F31D72" w:rsidRPr="00F31D72">
          <w:rPr>
            <w:rStyle w:val="Hyperlink"/>
            <w:b w:val="0"/>
          </w:rPr>
          <w:t>Gambar 3.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77777777" w:rsidR="00F31D72" w:rsidRPr="00F31D72" w:rsidRDefault="00414EF4" w:rsidP="00F31D72">
      <w:pPr>
        <w:pStyle w:val="TOC1"/>
        <w:rPr>
          <w:rFonts w:eastAsiaTheme="minorEastAsia"/>
          <w:b w:val="0"/>
          <w:sz w:val="22"/>
          <w:szCs w:val="22"/>
          <w:lang w:val="en-US"/>
        </w:rPr>
      </w:pPr>
      <w:hyperlink w:anchor="_Toc195951883" w:history="1">
        <w:r w:rsidR="00F31D72" w:rsidRPr="00F31D72">
          <w:rPr>
            <w:rStyle w:val="Hyperlink"/>
            <w:b w:val="0"/>
          </w:rPr>
          <w:t>Gambar 3.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77777777" w:rsidR="00F31D72" w:rsidRPr="00F31D72" w:rsidRDefault="00414EF4" w:rsidP="00F31D72">
      <w:pPr>
        <w:pStyle w:val="TOC1"/>
        <w:rPr>
          <w:rFonts w:eastAsiaTheme="minorEastAsia"/>
          <w:b w:val="0"/>
          <w:sz w:val="22"/>
          <w:szCs w:val="22"/>
          <w:lang w:val="en-US"/>
        </w:rPr>
      </w:pPr>
      <w:hyperlink w:anchor="_Toc195951884" w:history="1">
        <w:r w:rsidR="00F31D72" w:rsidRPr="00F31D72">
          <w:rPr>
            <w:rStyle w:val="Hyperlink"/>
            <w:b w:val="0"/>
          </w:rPr>
          <w:t>Gambar 3.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77777777" w:rsidR="00F31D72" w:rsidRPr="00F31D72" w:rsidRDefault="00414EF4" w:rsidP="00F31D72">
      <w:pPr>
        <w:pStyle w:val="TOC1"/>
        <w:rPr>
          <w:rFonts w:eastAsiaTheme="minorEastAsia"/>
          <w:b w:val="0"/>
          <w:sz w:val="22"/>
          <w:szCs w:val="22"/>
          <w:lang w:val="en-US"/>
        </w:rPr>
      </w:pPr>
      <w:hyperlink w:anchor="_Toc195951885" w:history="1">
        <w:r w:rsidR="00F31D72" w:rsidRPr="00F31D72">
          <w:rPr>
            <w:rStyle w:val="Hyperlink"/>
            <w:b w:val="0"/>
          </w:rPr>
          <w:t>Gambar 3.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77777777" w:rsidR="00F31D72" w:rsidRPr="00F31D72" w:rsidRDefault="00414EF4" w:rsidP="00F31D72">
      <w:pPr>
        <w:pStyle w:val="TOC1"/>
        <w:rPr>
          <w:rFonts w:eastAsiaTheme="minorEastAsia"/>
          <w:b w:val="0"/>
          <w:sz w:val="22"/>
          <w:szCs w:val="22"/>
          <w:lang w:val="en-US"/>
        </w:rPr>
      </w:pPr>
      <w:hyperlink w:anchor="_Toc195951886" w:history="1">
        <w:r w:rsidR="00F31D72" w:rsidRPr="00F31D72">
          <w:rPr>
            <w:rStyle w:val="Hyperlink"/>
            <w:b w:val="0"/>
          </w:rPr>
          <w:t>Gambar 3.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77777777" w:rsidR="00F31D72" w:rsidRPr="00F31D72" w:rsidRDefault="00414EF4" w:rsidP="00F31D72">
      <w:pPr>
        <w:pStyle w:val="TOC1"/>
        <w:rPr>
          <w:rFonts w:eastAsiaTheme="minorEastAsia"/>
          <w:b w:val="0"/>
          <w:sz w:val="22"/>
          <w:szCs w:val="22"/>
          <w:lang w:val="en-US"/>
        </w:rPr>
      </w:pPr>
      <w:hyperlink w:anchor="_Toc195951887" w:history="1">
        <w:r w:rsidR="00F31D72" w:rsidRPr="00F31D72">
          <w:rPr>
            <w:rStyle w:val="Hyperlink"/>
            <w:b w:val="0"/>
          </w:rPr>
          <w:t>Gambar 3.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7777777" w:rsidR="00F31D72" w:rsidRPr="00F31D72" w:rsidRDefault="00414EF4" w:rsidP="00F31D72">
      <w:pPr>
        <w:pStyle w:val="TOC1"/>
        <w:rPr>
          <w:rFonts w:eastAsiaTheme="minorEastAsia"/>
          <w:b w:val="0"/>
          <w:sz w:val="22"/>
          <w:szCs w:val="22"/>
          <w:lang w:val="en-US"/>
        </w:rPr>
      </w:pPr>
      <w:hyperlink w:anchor="_Toc195951888" w:history="1">
        <w:r w:rsidR="00F31D72" w:rsidRPr="00F31D72">
          <w:rPr>
            <w:rStyle w:val="Hyperlink"/>
            <w:b w:val="0"/>
          </w:rPr>
          <w:t>Gambar 3.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77777777" w:rsidR="00F31D72" w:rsidRPr="00F31D72" w:rsidRDefault="00414EF4" w:rsidP="00F31D72">
      <w:pPr>
        <w:pStyle w:val="TOC1"/>
        <w:rPr>
          <w:rFonts w:eastAsiaTheme="minorEastAsia"/>
          <w:b w:val="0"/>
          <w:sz w:val="22"/>
          <w:szCs w:val="22"/>
          <w:lang w:val="en-US"/>
        </w:rPr>
      </w:pPr>
      <w:hyperlink w:anchor="_Toc195951889" w:history="1">
        <w:r w:rsidR="00F31D72" w:rsidRPr="00F31D72">
          <w:rPr>
            <w:rStyle w:val="Hyperlink"/>
            <w:b w:val="0"/>
          </w:rPr>
          <w:t>Gambar 3.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77777777" w:rsidR="00F31D72" w:rsidRPr="00F31D72" w:rsidRDefault="00414EF4" w:rsidP="00F31D72">
      <w:pPr>
        <w:pStyle w:val="TOC1"/>
        <w:rPr>
          <w:rFonts w:eastAsiaTheme="minorEastAsia"/>
          <w:b w:val="0"/>
          <w:sz w:val="22"/>
          <w:szCs w:val="22"/>
          <w:lang w:val="en-US"/>
        </w:rPr>
      </w:pPr>
      <w:hyperlink w:anchor="_Toc195951890" w:history="1">
        <w:r w:rsidR="00F31D72" w:rsidRPr="00F31D72">
          <w:rPr>
            <w:rStyle w:val="Hyperlink"/>
            <w:b w:val="0"/>
          </w:rPr>
          <w:t>Gambar 4.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77777777" w:rsidR="00F31D72" w:rsidRPr="00F31D72" w:rsidRDefault="00414EF4" w:rsidP="00F31D72">
      <w:pPr>
        <w:pStyle w:val="TOC1"/>
        <w:rPr>
          <w:rFonts w:eastAsiaTheme="minorEastAsia"/>
          <w:b w:val="0"/>
          <w:sz w:val="22"/>
          <w:szCs w:val="22"/>
          <w:lang w:val="en-US"/>
        </w:rPr>
      </w:pPr>
      <w:hyperlink w:anchor="_Toc195951891" w:history="1">
        <w:r w:rsidR="00F31D72" w:rsidRPr="00F31D72">
          <w:rPr>
            <w:rStyle w:val="Hyperlink"/>
            <w:b w:val="0"/>
          </w:rPr>
          <w:t>Gambar 4.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77777777" w:rsidR="00F31D72" w:rsidRPr="00F31D72" w:rsidRDefault="00414EF4" w:rsidP="00F31D72">
      <w:pPr>
        <w:pStyle w:val="TOC1"/>
        <w:rPr>
          <w:rFonts w:eastAsiaTheme="minorEastAsia"/>
          <w:b w:val="0"/>
          <w:sz w:val="22"/>
          <w:szCs w:val="22"/>
          <w:lang w:val="en-US"/>
        </w:rPr>
      </w:pPr>
      <w:hyperlink w:anchor="_Toc195951892" w:history="1">
        <w:r w:rsidR="00F31D72" w:rsidRPr="00F31D72">
          <w:rPr>
            <w:rStyle w:val="Hyperlink"/>
            <w:b w:val="0"/>
          </w:rPr>
          <w:t>Gambar 4.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77777777" w:rsidR="00F31D72" w:rsidRPr="00F31D72" w:rsidRDefault="00414EF4" w:rsidP="00F31D72">
      <w:pPr>
        <w:pStyle w:val="TOC1"/>
        <w:rPr>
          <w:rFonts w:eastAsiaTheme="minorEastAsia"/>
          <w:b w:val="0"/>
          <w:sz w:val="22"/>
          <w:szCs w:val="22"/>
          <w:lang w:val="en-US"/>
        </w:rPr>
      </w:pPr>
      <w:hyperlink w:anchor="_Toc195951893" w:history="1">
        <w:r w:rsidR="00F31D72" w:rsidRPr="00F31D72">
          <w:rPr>
            <w:rStyle w:val="Hyperlink"/>
            <w:b w:val="0"/>
          </w:rPr>
          <w:t>Gambar 4.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7777777" w:rsidR="00F31D72" w:rsidRPr="00F31D72" w:rsidRDefault="00414EF4" w:rsidP="00F31D72">
      <w:pPr>
        <w:pStyle w:val="TOC1"/>
        <w:rPr>
          <w:rFonts w:eastAsiaTheme="minorEastAsia"/>
          <w:b w:val="0"/>
          <w:sz w:val="22"/>
          <w:szCs w:val="22"/>
          <w:lang w:val="en-US"/>
        </w:rPr>
      </w:pPr>
      <w:hyperlink w:anchor="_Toc195951894" w:history="1">
        <w:r w:rsidR="00F31D72" w:rsidRPr="00F31D72">
          <w:rPr>
            <w:rStyle w:val="Hyperlink"/>
            <w:b w:val="0"/>
          </w:rPr>
          <w:t>Gambar 4.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77777777" w:rsidR="00F31D72" w:rsidRPr="00F31D72" w:rsidRDefault="00414EF4" w:rsidP="00F31D72">
      <w:pPr>
        <w:pStyle w:val="TOC1"/>
        <w:rPr>
          <w:rFonts w:eastAsiaTheme="minorEastAsia"/>
          <w:b w:val="0"/>
          <w:sz w:val="22"/>
          <w:szCs w:val="22"/>
          <w:lang w:val="en-US"/>
        </w:rPr>
      </w:pPr>
      <w:hyperlink w:anchor="_Toc195951895" w:history="1">
        <w:r w:rsidR="00F31D72" w:rsidRPr="00F31D72">
          <w:rPr>
            <w:rStyle w:val="Hyperlink"/>
            <w:b w:val="0"/>
          </w:rPr>
          <w:t>Gambar 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77777777" w:rsidR="00F31D72" w:rsidRPr="00F31D72" w:rsidRDefault="00414EF4" w:rsidP="00F31D72">
      <w:pPr>
        <w:pStyle w:val="TOC1"/>
        <w:rPr>
          <w:rFonts w:eastAsiaTheme="minorEastAsia"/>
          <w:b w:val="0"/>
          <w:sz w:val="22"/>
          <w:szCs w:val="22"/>
          <w:lang w:val="en-US"/>
        </w:rPr>
      </w:pPr>
      <w:hyperlink w:anchor="_Toc195951896" w:history="1">
        <w:r w:rsidR="00F31D72" w:rsidRPr="00F31D72">
          <w:rPr>
            <w:rStyle w:val="Hyperlink"/>
            <w:b w:val="0"/>
          </w:rPr>
          <w:t>Gambar 4.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77777777" w:rsidR="00F31D72" w:rsidRPr="00F31D72" w:rsidRDefault="00414EF4" w:rsidP="00F31D72">
      <w:pPr>
        <w:pStyle w:val="TOC1"/>
        <w:rPr>
          <w:rFonts w:eastAsiaTheme="minorEastAsia"/>
          <w:b w:val="0"/>
          <w:sz w:val="22"/>
          <w:szCs w:val="22"/>
          <w:lang w:val="en-US"/>
        </w:rPr>
      </w:pPr>
      <w:hyperlink w:anchor="_Toc195951897" w:history="1">
        <w:r w:rsidR="00F31D72" w:rsidRPr="00F31D72">
          <w:rPr>
            <w:rStyle w:val="Hyperlink"/>
            <w:b w:val="0"/>
          </w:rPr>
          <w:t>Gambar 4.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77777777" w:rsidR="00F31D72" w:rsidRPr="00F31D72" w:rsidRDefault="00414EF4" w:rsidP="00F31D72">
      <w:pPr>
        <w:pStyle w:val="TOC1"/>
        <w:rPr>
          <w:rFonts w:eastAsiaTheme="minorEastAsia"/>
          <w:b w:val="0"/>
          <w:sz w:val="22"/>
          <w:szCs w:val="22"/>
          <w:lang w:val="en-US"/>
        </w:rPr>
      </w:pPr>
      <w:hyperlink w:anchor="_Toc195951898" w:history="1">
        <w:r w:rsidR="00F31D72" w:rsidRPr="00F31D72">
          <w:rPr>
            <w:rStyle w:val="Hyperlink"/>
            <w:b w:val="0"/>
          </w:rPr>
          <w:t>Gambar 4.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77777777" w:rsidR="00F31D72" w:rsidRPr="00F31D72" w:rsidRDefault="00414EF4" w:rsidP="00F31D72">
      <w:pPr>
        <w:pStyle w:val="TOC1"/>
        <w:rPr>
          <w:rFonts w:eastAsiaTheme="minorEastAsia"/>
          <w:b w:val="0"/>
          <w:sz w:val="22"/>
          <w:szCs w:val="22"/>
          <w:lang w:val="en-US"/>
        </w:rPr>
      </w:pPr>
      <w:hyperlink w:anchor="_Toc195951899" w:history="1">
        <w:r w:rsidR="00F31D72" w:rsidRPr="00F31D72">
          <w:rPr>
            <w:rStyle w:val="Hyperlink"/>
            <w:b w:val="0"/>
          </w:rPr>
          <w:t>Gambar 4.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77777777" w:rsidR="00F31D72" w:rsidRPr="00F31D72" w:rsidRDefault="00414EF4" w:rsidP="00F31D72">
      <w:pPr>
        <w:pStyle w:val="TOC1"/>
        <w:rPr>
          <w:rFonts w:eastAsiaTheme="minorEastAsia"/>
          <w:b w:val="0"/>
          <w:sz w:val="22"/>
          <w:szCs w:val="22"/>
          <w:lang w:val="en-US"/>
        </w:rPr>
      </w:pPr>
      <w:hyperlink w:anchor="_Toc195951900" w:history="1">
        <w:r w:rsidR="00F31D72" w:rsidRPr="00F31D72">
          <w:rPr>
            <w:rStyle w:val="Hyperlink"/>
            <w:b w:val="0"/>
          </w:rPr>
          <w:t>Gambar 4.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77777777" w:rsidR="00F31D72" w:rsidRPr="00F31D72" w:rsidRDefault="00414EF4" w:rsidP="00F31D72">
      <w:pPr>
        <w:pStyle w:val="TOC1"/>
        <w:rPr>
          <w:rFonts w:eastAsiaTheme="minorEastAsia"/>
          <w:b w:val="0"/>
          <w:sz w:val="22"/>
          <w:szCs w:val="22"/>
          <w:lang w:val="en-US"/>
        </w:rPr>
      </w:pPr>
      <w:hyperlink w:anchor="_Toc195951901" w:history="1">
        <w:r w:rsidR="00F31D72" w:rsidRPr="00F31D72">
          <w:rPr>
            <w:rStyle w:val="Hyperlink"/>
            <w:b w:val="0"/>
          </w:rPr>
          <w:t>Gambar 4.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77777777" w:rsidR="00F31D72" w:rsidRPr="00F31D72" w:rsidRDefault="00414EF4" w:rsidP="00F31D72">
      <w:pPr>
        <w:pStyle w:val="TOC1"/>
        <w:rPr>
          <w:rFonts w:eastAsiaTheme="minorEastAsia"/>
          <w:b w:val="0"/>
          <w:sz w:val="22"/>
          <w:szCs w:val="22"/>
          <w:lang w:val="en-US"/>
        </w:rPr>
      </w:pPr>
      <w:hyperlink w:anchor="_Toc195951902" w:history="1">
        <w:r w:rsidR="00F31D72" w:rsidRPr="00F31D72">
          <w:rPr>
            <w:rStyle w:val="Hyperlink"/>
            <w:b w:val="0"/>
          </w:rPr>
          <w:t>Gambar 4.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77777777" w:rsidR="00F31D72" w:rsidRPr="00F31D72" w:rsidRDefault="00414EF4" w:rsidP="00F31D72">
      <w:pPr>
        <w:pStyle w:val="TOC1"/>
        <w:rPr>
          <w:rFonts w:eastAsiaTheme="minorEastAsia"/>
          <w:b w:val="0"/>
          <w:sz w:val="22"/>
          <w:szCs w:val="22"/>
          <w:lang w:val="en-US"/>
        </w:rPr>
      </w:pPr>
      <w:hyperlink w:anchor="_Toc195951903" w:history="1">
        <w:r w:rsidR="00F31D72" w:rsidRPr="00F31D72">
          <w:rPr>
            <w:rStyle w:val="Hyperlink"/>
            <w:b w:val="0"/>
          </w:rPr>
          <w:t>Gambar 4.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77777777" w:rsidR="00F31D72" w:rsidRPr="00F31D72" w:rsidRDefault="00414EF4" w:rsidP="00F31D72">
      <w:pPr>
        <w:pStyle w:val="TOC1"/>
        <w:rPr>
          <w:rFonts w:eastAsiaTheme="minorEastAsia"/>
          <w:b w:val="0"/>
          <w:sz w:val="22"/>
          <w:szCs w:val="22"/>
          <w:lang w:val="en-US"/>
        </w:rPr>
      </w:pPr>
      <w:hyperlink w:anchor="_Toc195951904" w:history="1">
        <w:r w:rsidR="00F31D72" w:rsidRPr="00F31D72">
          <w:rPr>
            <w:rStyle w:val="Hyperlink"/>
            <w:b w:val="0"/>
          </w:rPr>
          <w:t>Gambar 4.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77777777" w:rsidR="00F31D72" w:rsidRPr="00F31D72" w:rsidRDefault="00414EF4" w:rsidP="00F31D72">
      <w:pPr>
        <w:pStyle w:val="TOC1"/>
        <w:rPr>
          <w:rFonts w:eastAsiaTheme="minorEastAsia"/>
          <w:b w:val="0"/>
          <w:sz w:val="22"/>
          <w:szCs w:val="22"/>
          <w:lang w:val="en-US"/>
        </w:rPr>
      </w:pPr>
      <w:hyperlink w:anchor="_Toc195951905" w:history="1">
        <w:r w:rsidR="00F31D72" w:rsidRPr="00F31D72">
          <w:rPr>
            <w:rStyle w:val="Hyperlink"/>
            <w:b w:val="0"/>
          </w:rPr>
          <w:t>Gambar 4.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7777777" w:rsidR="00F31D72" w:rsidRPr="00F31D72" w:rsidRDefault="00414EF4" w:rsidP="00F31D72">
      <w:pPr>
        <w:pStyle w:val="TOC1"/>
        <w:rPr>
          <w:rFonts w:eastAsiaTheme="minorEastAsia"/>
          <w:b w:val="0"/>
          <w:sz w:val="22"/>
          <w:szCs w:val="22"/>
          <w:lang w:val="en-US"/>
        </w:rPr>
      </w:pPr>
      <w:hyperlink w:anchor="_Toc195951906" w:history="1">
        <w:r w:rsidR="00F31D72" w:rsidRPr="00F31D72">
          <w:rPr>
            <w:rStyle w:val="Hyperlink"/>
            <w:b w:val="0"/>
          </w:rPr>
          <w:t>Gambar 4.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77777777" w:rsidR="00F31D72" w:rsidRPr="00F31D72" w:rsidRDefault="00414EF4" w:rsidP="00F31D72">
      <w:pPr>
        <w:pStyle w:val="TOC1"/>
        <w:rPr>
          <w:rFonts w:eastAsiaTheme="minorEastAsia"/>
          <w:b w:val="0"/>
          <w:sz w:val="22"/>
          <w:szCs w:val="22"/>
          <w:lang w:val="en-US"/>
        </w:rPr>
      </w:pPr>
      <w:hyperlink w:anchor="_Toc195951907" w:history="1">
        <w:r w:rsidR="00F31D72" w:rsidRPr="00F31D72">
          <w:rPr>
            <w:rStyle w:val="Hyperlink"/>
            <w:b w:val="0"/>
          </w:rPr>
          <w:t>Gambar 4.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77777777" w:rsidR="00F31D72" w:rsidRPr="00F31D72" w:rsidRDefault="00414EF4" w:rsidP="00F31D72">
      <w:pPr>
        <w:pStyle w:val="TOC1"/>
        <w:rPr>
          <w:rFonts w:eastAsiaTheme="minorEastAsia"/>
          <w:b w:val="0"/>
          <w:sz w:val="22"/>
          <w:szCs w:val="22"/>
          <w:lang w:val="en-US"/>
        </w:rPr>
      </w:pPr>
      <w:hyperlink w:anchor="_Toc195951908" w:history="1">
        <w:r w:rsidR="00F31D72" w:rsidRPr="00F31D72">
          <w:rPr>
            <w:rStyle w:val="Hyperlink"/>
            <w:b w:val="0"/>
            <w:lang w:val="en-US"/>
          </w:rPr>
          <w:t>Gambar 4.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77777777" w:rsidR="00F31D72" w:rsidRPr="00F31D72" w:rsidRDefault="00414EF4" w:rsidP="00F31D72">
      <w:pPr>
        <w:pStyle w:val="TOC1"/>
        <w:rPr>
          <w:rFonts w:eastAsiaTheme="minorEastAsia"/>
          <w:b w:val="0"/>
          <w:sz w:val="22"/>
          <w:szCs w:val="22"/>
          <w:lang w:val="en-US"/>
        </w:rPr>
      </w:pPr>
      <w:hyperlink w:anchor="_Toc195951909" w:history="1">
        <w:r w:rsidR="00F31D72" w:rsidRPr="00F31D72">
          <w:rPr>
            <w:rStyle w:val="Hyperlink"/>
            <w:b w:val="0"/>
          </w:rPr>
          <w:t>Gambar 4.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7777777" w:rsidR="00F31D72" w:rsidRPr="00F31D72" w:rsidRDefault="00414EF4" w:rsidP="00F31D72">
      <w:pPr>
        <w:pStyle w:val="TOC1"/>
        <w:rPr>
          <w:rFonts w:eastAsiaTheme="minorEastAsia"/>
          <w:b w:val="0"/>
          <w:sz w:val="22"/>
          <w:szCs w:val="22"/>
          <w:lang w:val="en-US"/>
        </w:rPr>
      </w:pPr>
      <w:hyperlink w:anchor="_Toc195951910" w:history="1">
        <w:r w:rsidR="00F31D72" w:rsidRPr="00F31D72">
          <w:rPr>
            <w:rStyle w:val="Hyperlink"/>
            <w:b w:val="0"/>
          </w:rPr>
          <w:t>Gambar 4.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7777777" w:rsidR="00F31D72" w:rsidRPr="00F31D72" w:rsidRDefault="00414EF4" w:rsidP="00F31D72">
      <w:pPr>
        <w:pStyle w:val="TOC1"/>
        <w:rPr>
          <w:rFonts w:eastAsiaTheme="minorEastAsia"/>
          <w:b w:val="0"/>
          <w:sz w:val="22"/>
          <w:szCs w:val="22"/>
          <w:lang w:val="en-US"/>
        </w:rPr>
      </w:pPr>
      <w:hyperlink w:anchor="_Toc195951911" w:history="1">
        <w:r w:rsidR="00F31D72" w:rsidRPr="00F31D72">
          <w:rPr>
            <w:rStyle w:val="Hyperlink"/>
            <w:b w:val="0"/>
          </w:rPr>
          <w:t>Gambar 4.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77777777" w:rsidR="00F31D72" w:rsidRPr="00F31D72" w:rsidRDefault="00414EF4" w:rsidP="00F31D72">
      <w:pPr>
        <w:pStyle w:val="TOC1"/>
        <w:rPr>
          <w:rFonts w:eastAsiaTheme="minorEastAsia"/>
          <w:b w:val="0"/>
          <w:sz w:val="22"/>
          <w:szCs w:val="22"/>
          <w:lang w:val="en-US"/>
        </w:rPr>
      </w:pPr>
      <w:hyperlink w:anchor="_Toc195951912" w:history="1">
        <w:r w:rsidR="00F31D72" w:rsidRPr="00F31D72">
          <w:rPr>
            <w:rStyle w:val="Hyperlink"/>
            <w:b w:val="0"/>
          </w:rPr>
          <w:t>Gambar 4.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77777777" w:rsidR="00F31D72" w:rsidRPr="00F31D72" w:rsidRDefault="00414EF4" w:rsidP="00F31D72">
      <w:pPr>
        <w:pStyle w:val="TOC1"/>
        <w:rPr>
          <w:rFonts w:eastAsiaTheme="minorEastAsia"/>
          <w:b w:val="0"/>
          <w:sz w:val="22"/>
          <w:szCs w:val="22"/>
          <w:lang w:val="en-US"/>
        </w:rPr>
      </w:pPr>
      <w:hyperlink w:anchor="_Toc195951913" w:history="1">
        <w:r w:rsidR="00F31D72" w:rsidRPr="00F31D72">
          <w:rPr>
            <w:rStyle w:val="Hyperlink"/>
            <w:b w:val="0"/>
          </w:rPr>
          <w:t>Gambar 4.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77777777" w:rsidR="00F31D72" w:rsidRPr="00F31D72" w:rsidRDefault="00414EF4" w:rsidP="00F31D72">
      <w:pPr>
        <w:pStyle w:val="TOC1"/>
        <w:rPr>
          <w:rFonts w:eastAsiaTheme="minorEastAsia"/>
          <w:b w:val="0"/>
          <w:sz w:val="22"/>
          <w:szCs w:val="22"/>
          <w:lang w:val="en-US"/>
        </w:rPr>
      </w:pPr>
      <w:hyperlink w:anchor="_Toc195951914" w:history="1">
        <w:r w:rsidR="00F31D72" w:rsidRPr="00F31D72">
          <w:rPr>
            <w:rStyle w:val="Hyperlink"/>
            <w:b w:val="0"/>
          </w:rPr>
          <w:t>Gambar 4.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77777777" w:rsidR="00F31D72" w:rsidRPr="00F31D72" w:rsidRDefault="00414EF4" w:rsidP="00F31D72">
      <w:pPr>
        <w:pStyle w:val="TOC1"/>
        <w:rPr>
          <w:rFonts w:eastAsiaTheme="minorEastAsia"/>
          <w:b w:val="0"/>
          <w:sz w:val="22"/>
          <w:szCs w:val="22"/>
          <w:lang w:val="en-US"/>
        </w:rPr>
      </w:pPr>
      <w:hyperlink w:anchor="_Toc195951915" w:history="1">
        <w:r w:rsidR="00F31D72" w:rsidRPr="00F31D72">
          <w:rPr>
            <w:rStyle w:val="Hyperlink"/>
            <w:b w:val="0"/>
          </w:rPr>
          <w:t>Gambar 4.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77777777" w:rsidR="00F31D72" w:rsidRPr="00F31D72" w:rsidRDefault="00414EF4" w:rsidP="00F31D72">
      <w:pPr>
        <w:pStyle w:val="TOC1"/>
        <w:rPr>
          <w:rFonts w:eastAsiaTheme="minorEastAsia"/>
          <w:b w:val="0"/>
          <w:sz w:val="22"/>
          <w:szCs w:val="22"/>
          <w:lang w:val="en-US"/>
        </w:rPr>
      </w:pPr>
      <w:hyperlink w:anchor="_Toc195951916" w:history="1">
        <w:r w:rsidR="00F31D72" w:rsidRPr="00F31D72">
          <w:rPr>
            <w:rStyle w:val="Hyperlink"/>
            <w:b w:val="0"/>
          </w:rPr>
          <w:t>Gambar 4.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77777777" w:rsidR="00F31D72" w:rsidRPr="00F31D72" w:rsidRDefault="00414EF4" w:rsidP="00F31D72">
      <w:pPr>
        <w:pStyle w:val="TOC1"/>
        <w:rPr>
          <w:rFonts w:eastAsiaTheme="minorEastAsia"/>
          <w:b w:val="0"/>
          <w:sz w:val="22"/>
          <w:szCs w:val="22"/>
          <w:lang w:val="en-US"/>
        </w:rPr>
      </w:pPr>
      <w:hyperlink w:anchor="_Toc195951917" w:history="1">
        <w:r w:rsidR="00F31D72" w:rsidRPr="00F31D72">
          <w:rPr>
            <w:rStyle w:val="Hyperlink"/>
            <w:b w:val="0"/>
          </w:rPr>
          <w:t>Gambar 4.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77777777" w:rsidR="00F31D72" w:rsidRPr="00F31D72" w:rsidRDefault="00414EF4" w:rsidP="00F31D72">
      <w:pPr>
        <w:pStyle w:val="TOC1"/>
        <w:rPr>
          <w:rFonts w:eastAsiaTheme="minorEastAsia"/>
          <w:b w:val="0"/>
          <w:sz w:val="22"/>
          <w:szCs w:val="22"/>
          <w:lang w:val="en-US"/>
        </w:rPr>
      </w:pPr>
      <w:hyperlink w:anchor="_Toc195951918" w:history="1">
        <w:r w:rsidR="00F31D72" w:rsidRPr="00F31D72">
          <w:rPr>
            <w:rStyle w:val="Hyperlink"/>
            <w:b w:val="0"/>
          </w:rPr>
          <w:t>Gambar 4.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77777777" w:rsidR="00F31D72" w:rsidRPr="00F31D72" w:rsidRDefault="00414EF4" w:rsidP="00F31D72">
      <w:pPr>
        <w:pStyle w:val="TOC1"/>
        <w:rPr>
          <w:rFonts w:eastAsiaTheme="minorEastAsia"/>
          <w:b w:val="0"/>
          <w:sz w:val="22"/>
          <w:szCs w:val="22"/>
          <w:lang w:val="en-US"/>
        </w:rPr>
      </w:pPr>
      <w:hyperlink w:anchor="_Toc195951919" w:history="1">
        <w:r w:rsidR="00F31D72" w:rsidRPr="00F31D72">
          <w:rPr>
            <w:rStyle w:val="Hyperlink"/>
            <w:b w:val="0"/>
          </w:rPr>
          <w:t>Gambar 4.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77777777" w:rsidR="00F31D72" w:rsidRPr="00F31D72" w:rsidRDefault="00414EF4" w:rsidP="00F31D72">
      <w:pPr>
        <w:pStyle w:val="TOC1"/>
        <w:rPr>
          <w:rFonts w:eastAsiaTheme="minorEastAsia"/>
          <w:b w:val="0"/>
          <w:sz w:val="22"/>
          <w:szCs w:val="22"/>
          <w:lang w:val="en-US"/>
        </w:rPr>
      </w:pPr>
      <w:hyperlink w:anchor="_Toc195951920" w:history="1">
        <w:r w:rsidR="00F31D72" w:rsidRPr="00F31D72">
          <w:rPr>
            <w:rStyle w:val="Hyperlink"/>
            <w:b w:val="0"/>
          </w:rPr>
          <w:t>Gambar 4.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7777777" w:rsidR="00F31D72" w:rsidRPr="00F31D72" w:rsidRDefault="00414EF4" w:rsidP="00F31D72">
      <w:pPr>
        <w:pStyle w:val="TOC1"/>
        <w:rPr>
          <w:rFonts w:eastAsiaTheme="minorEastAsia"/>
          <w:b w:val="0"/>
          <w:sz w:val="22"/>
          <w:szCs w:val="22"/>
          <w:lang w:val="en-US"/>
        </w:rPr>
      </w:pPr>
      <w:hyperlink w:anchor="_Toc195951921" w:history="1">
        <w:r w:rsidR="00F31D72" w:rsidRPr="00F31D72">
          <w:rPr>
            <w:rStyle w:val="Hyperlink"/>
            <w:b w:val="0"/>
          </w:rPr>
          <w:t>Gambar 4.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77777777" w:rsidR="00F31D72" w:rsidRPr="00F31D72" w:rsidRDefault="00414EF4" w:rsidP="00F31D72">
      <w:pPr>
        <w:pStyle w:val="TOC1"/>
        <w:rPr>
          <w:rFonts w:eastAsiaTheme="minorEastAsia"/>
          <w:b w:val="0"/>
          <w:sz w:val="22"/>
          <w:szCs w:val="22"/>
          <w:lang w:val="en-US"/>
        </w:rPr>
      </w:pPr>
      <w:hyperlink w:anchor="_Toc195951922" w:history="1">
        <w:r w:rsidR="00F31D72" w:rsidRPr="00F31D72">
          <w:rPr>
            <w:rStyle w:val="Hyperlink"/>
            <w:b w:val="0"/>
          </w:rPr>
          <w:t>Gambar 4.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77777777" w:rsidR="00F31D72" w:rsidRPr="00F31D72" w:rsidRDefault="00414EF4" w:rsidP="00F31D72">
      <w:pPr>
        <w:pStyle w:val="TOC1"/>
        <w:rPr>
          <w:rFonts w:eastAsiaTheme="minorEastAsia"/>
          <w:b w:val="0"/>
          <w:sz w:val="22"/>
          <w:szCs w:val="22"/>
          <w:lang w:val="en-US"/>
        </w:rPr>
      </w:pPr>
      <w:hyperlink w:anchor="_Toc195951923" w:history="1">
        <w:r w:rsidR="00F31D72" w:rsidRPr="00F31D72">
          <w:rPr>
            <w:rStyle w:val="Hyperlink"/>
            <w:b w:val="0"/>
          </w:rPr>
          <w:t>Gambar 4.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77777777" w:rsidR="00F31D72" w:rsidRPr="00F31D72" w:rsidRDefault="00414EF4" w:rsidP="00F31D72">
      <w:pPr>
        <w:pStyle w:val="TOC1"/>
        <w:rPr>
          <w:rFonts w:eastAsiaTheme="minorEastAsia"/>
          <w:b w:val="0"/>
          <w:sz w:val="22"/>
          <w:szCs w:val="22"/>
          <w:lang w:val="en-US"/>
        </w:rPr>
      </w:pPr>
      <w:hyperlink w:anchor="_Toc195951924" w:history="1">
        <w:r w:rsidR="00F31D72" w:rsidRPr="00F31D72">
          <w:rPr>
            <w:rStyle w:val="Hyperlink"/>
            <w:b w:val="0"/>
          </w:rPr>
          <w:t>Gambar 4.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7777777" w:rsidR="00F31D72" w:rsidRPr="00F31D72" w:rsidRDefault="00414EF4" w:rsidP="00F31D72">
      <w:pPr>
        <w:pStyle w:val="TOC1"/>
        <w:rPr>
          <w:rFonts w:eastAsiaTheme="minorEastAsia"/>
          <w:b w:val="0"/>
          <w:sz w:val="22"/>
          <w:szCs w:val="22"/>
          <w:lang w:val="en-US"/>
        </w:rPr>
      </w:pPr>
      <w:hyperlink w:anchor="_Toc195951925" w:history="1">
        <w:r w:rsidR="00F31D72" w:rsidRPr="00F31D72">
          <w:rPr>
            <w:rStyle w:val="Hyperlink"/>
            <w:b w:val="0"/>
          </w:rPr>
          <w:t>Gambar 4.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7777777" w:rsidR="00F31D72" w:rsidRPr="00F31D72" w:rsidRDefault="00414EF4" w:rsidP="00F31D72">
      <w:pPr>
        <w:pStyle w:val="TOC1"/>
        <w:rPr>
          <w:rFonts w:eastAsiaTheme="minorEastAsia"/>
          <w:b w:val="0"/>
          <w:sz w:val="22"/>
          <w:szCs w:val="22"/>
          <w:lang w:val="en-US"/>
        </w:rPr>
      </w:pPr>
      <w:hyperlink w:anchor="_Toc195951926" w:history="1">
        <w:r w:rsidR="00F31D72" w:rsidRPr="00F31D72">
          <w:rPr>
            <w:rStyle w:val="Hyperlink"/>
            <w:b w:val="0"/>
          </w:rPr>
          <w:t>Gambar 4.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7777777" w:rsidR="00F31D72" w:rsidRPr="00F31D72" w:rsidRDefault="00414EF4" w:rsidP="00F31D72">
      <w:pPr>
        <w:pStyle w:val="TOC1"/>
        <w:rPr>
          <w:rFonts w:eastAsiaTheme="minorEastAsia"/>
          <w:b w:val="0"/>
          <w:sz w:val="22"/>
          <w:szCs w:val="22"/>
          <w:lang w:val="en-US"/>
        </w:rPr>
      </w:pPr>
      <w:hyperlink w:anchor="_Toc195951927" w:history="1">
        <w:r w:rsidR="00F31D72" w:rsidRPr="00F31D72">
          <w:rPr>
            <w:rStyle w:val="Hyperlink"/>
            <w:b w:val="0"/>
          </w:rPr>
          <w:t>Gambar 4.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77777777" w:rsidR="00F31D72" w:rsidRPr="00F31D72" w:rsidRDefault="00414EF4" w:rsidP="00F31D72">
      <w:pPr>
        <w:pStyle w:val="TOC1"/>
        <w:rPr>
          <w:rFonts w:eastAsiaTheme="minorEastAsia"/>
          <w:b w:val="0"/>
          <w:sz w:val="22"/>
          <w:szCs w:val="22"/>
          <w:lang w:val="en-US"/>
        </w:rPr>
      </w:pPr>
      <w:hyperlink w:anchor="_Toc195951928" w:history="1">
        <w:r w:rsidR="00F31D72" w:rsidRPr="00F31D72">
          <w:rPr>
            <w:rStyle w:val="Hyperlink"/>
            <w:b w:val="0"/>
          </w:rPr>
          <w:t>Gambar 4.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77777777" w:rsidR="00F31D72" w:rsidRPr="00F31D72" w:rsidRDefault="00414EF4" w:rsidP="00F31D72">
      <w:pPr>
        <w:pStyle w:val="TOC1"/>
        <w:rPr>
          <w:rFonts w:eastAsiaTheme="minorEastAsia"/>
          <w:b w:val="0"/>
          <w:sz w:val="22"/>
          <w:szCs w:val="22"/>
          <w:lang w:val="en-US"/>
        </w:rPr>
      </w:pPr>
      <w:hyperlink w:anchor="_Toc195951929" w:history="1">
        <w:r w:rsidR="00F31D72" w:rsidRPr="00F31D72">
          <w:rPr>
            <w:rStyle w:val="Hyperlink"/>
            <w:b w:val="0"/>
          </w:rPr>
          <w:t>Gambar 4.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7777777" w:rsidR="00F31D72" w:rsidRPr="00F31D72" w:rsidRDefault="00414EF4" w:rsidP="00F31D72">
      <w:pPr>
        <w:pStyle w:val="TOC1"/>
        <w:rPr>
          <w:rFonts w:eastAsiaTheme="minorEastAsia"/>
          <w:b w:val="0"/>
          <w:sz w:val="22"/>
          <w:szCs w:val="22"/>
          <w:lang w:val="en-US"/>
        </w:rPr>
      </w:pPr>
      <w:hyperlink w:anchor="_Toc195951930" w:history="1">
        <w:r w:rsidR="00F31D72" w:rsidRPr="00F31D72">
          <w:rPr>
            <w:rStyle w:val="Hyperlink"/>
            <w:b w:val="0"/>
          </w:rPr>
          <w:t>Gambar 4.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77777777" w:rsidR="00F31D72" w:rsidRPr="00F31D72" w:rsidRDefault="00414EF4" w:rsidP="00F31D72">
      <w:pPr>
        <w:pStyle w:val="TOC1"/>
        <w:rPr>
          <w:rFonts w:eastAsiaTheme="minorEastAsia"/>
          <w:b w:val="0"/>
          <w:sz w:val="22"/>
          <w:szCs w:val="22"/>
          <w:lang w:val="en-US"/>
        </w:rPr>
      </w:pPr>
      <w:hyperlink w:anchor="_Toc195951931" w:history="1">
        <w:r w:rsidR="00F31D72" w:rsidRPr="00F31D72">
          <w:rPr>
            <w:rStyle w:val="Hyperlink"/>
            <w:b w:val="0"/>
          </w:rPr>
          <w:t>Gambar 4.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77777777" w:rsidR="00F31D72" w:rsidRPr="00F31D72" w:rsidRDefault="00414EF4" w:rsidP="00F31D72">
      <w:pPr>
        <w:pStyle w:val="TOC1"/>
        <w:rPr>
          <w:rFonts w:eastAsiaTheme="minorEastAsia"/>
          <w:b w:val="0"/>
          <w:sz w:val="22"/>
          <w:szCs w:val="22"/>
          <w:lang w:val="en-US"/>
        </w:rPr>
      </w:pPr>
      <w:hyperlink w:anchor="_Toc195951932" w:history="1">
        <w:r w:rsidR="00F31D72" w:rsidRPr="00F31D72">
          <w:rPr>
            <w:rStyle w:val="Hyperlink"/>
            <w:b w:val="0"/>
          </w:rPr>
          <w:t>Gambar 4.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77777777" w:rsidR="00F31D72" w:rsidRPr="00F31D72" w:rsidRDefault="00414EF4" w:rsidP="00F31D72">
      <w:pPr>
        <w:pStyle w:val="TOC1"/>
        <w:rPr>
          <w:rFonts w:eastAsiaTheme="minorEastAsia"/>
          <w:b w:val="0"/>
          <w:sz w:val="22"/>
          <w:szCs w:val="22"/>
          <w:lang w:val="en-US"/>
        </w:rPr>
      </w:pPr>
      <w:hyperlink w:anchor="_Toc195951933" w:history="1">
        <w:r w:rsidR="00F31D72" w:rsidRPr="00F31D72">
          <w:rPr>
            <w:rStyle w:val="Hyperlink"/>
            <w:b w:val="0"/>
          </w:rPr>
          <w:t>Gambar 4.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77777777" w:rsidR="00F31D72" w:rsidRPr="00F31D72" w:rsidRDefault="00414EF4" w:rsidP="00F31D72">
      <w:pPr>
        <w:pStyle w:val="TOC1"/>
        <w:rPr>
          <w:rFonts w:eastAsiaTheme="minorEastAsia"/>
          <w:b w:val="0"/>
          <w:sz w:val="22"/>
          <w:szCs w:val="22"/>
          <w:lang w:val="en-US"/>
        </w:rPr>
      </w:pPr>
      <w:hyperlink w:anchor="_Toc195951934" w:history="1">
        <w:r w:rsidR="00F31D72" w:rsidRPr="00F31D72">
          <w:rPr>
            <w:rStyle w:val="Hyperlink"/>
            <w:b w:val="0"/>
          </w:rPr>
          <w:t>Gambar 4.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77777777" w:rsidR="00F31D72" w:rsidRPr="00F31D72" w:rsidRDefault="00414EF4" w:rsidP="00F31D72">
      <w:pPr>
        <w:pStyle w:val="TOC1"/>
        <w:rPr>
          <w:rFonts w:eastAsiaTheme="minorEastAsia"/>
          <w:b w:val="0"/>
          <w:sz w:val="22"/>
          <w:szCs w:val="22"/>
          <w:lang w:val="en-US"/>
        </w:rPr>
      </w:pPr>
      <w:hyperlink w:anchor="_Toc195951935" w:history="1">
        <w:r w:rsidR="00F31D72" w:rsidRPr="00F31D72">
          <w:rPr>
            <w:rStyle w:val="Hyperlink"/>
            <w:b w:val="0"/>
          </w:rPr>
          <w:t>Gambar 4.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77777777" w:rsidR="00F31D72" w:rsidRPr="00F31D72" w:rsidRDefault="00414EF4" w:rsidP="00F31D72">
      <w:pPr>
        <w:pStyle w:val="TOC1"/>
        <w:rPr>
          <w:rFonts w:eastAsiaTheme="minorEastAsia"/>
          <w:b w:val="0"/>
          <w:sz w:val="22"/>
          <w:szCs w:val="22"/>
          <w:lang w:val="en-US"/>
        </w:rPr>
      </w:pPr>
      <w:hyperlink w:anchor="_Toc195951936" w:history="1">
        <w:r w:rsidR="00F31D72" w:rsidRPr="00F31D72">
          <w:rPr>
            <w:rStyle w:val="Hyperlink"/>
            <w:b w:val="0"/>
          </w:rPr>
          <w:t>Gambar 4.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77777777" w:rsidR="00F31D72" w:rsidRPr="00F31D72" w:rsidRDefault="00414EF4" w:rsidP="00F31D72">
      <w:pPr>
        <w:pStyle w:val="TOC1"/>
        <w:rPr>
          <w:rFonts w:eastAsiaTheme="minorEastAsia"/>
          <w:b w:val="0"/>
          <w:sz w:val="22"/>
          <w:szCs w:val="22"/>
          <w:lang w:val="en-US"/>
        </w:rPr>
      </w:pPr>
      <w:hyperlink w:anchor="_Toc195951937" w:history="1">
        <w:r w:rsidR="00F31D72" w:rsidRPr="00F31D72">
          <w:rPr>
            <w:rStyle w:val="Hyperlink"/>
            <w:b w:val="0"/>
          </w:rPr>
          <w:t>Gambar 4.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77777777" w:rsidR="00F31D72" w:rsidRPr="00F31D72" w:rsidRDefault="00414EF4" w:rsidP="00F31D72">
      <w:pPr>
        <w:pStyle w:val="TOC1"/>
        <w:rPr>
          <w:rFonts w:eastAsiaTheme="minorEastAsia"/>
          <w:b w:val="0"/>
          <w:sz w:val="22"/>
          <w:szCs w:val="22"/>
          <w:lang w:val="en-US"/>
        </w:rPr>
      </w:pPr>
      <w:hyperlink w:anchor="_Toc195951938" w:history="1">
        <w:r w:rsidR="00F31D72" w:rsidRPr="00F31D72">
          <w:rPr>
            <w:rStyle w:val="Hyperlink"/>
            <w:b w:val="0"/>
          </w:rPr>
          <w:t>Gambar 4.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77777777" w:rsidR="00F31D72" w:rsidRPr="00F31D72" w:rsidRDefault="00414EF4" w:rsidP="00F31D72">
      <w:pPr>
        <w:pStyle w:val="TOC1"/>
        <w:rPr>
          <w:rFonts w:eastAsiaTheme="minorEastAsia"/>
          <w:b w:val="0"/>
          <w:sz w:val="22"/>
          <w:szCs w:val="22"/>
          <w:lang w:val="en-US"/>
        </w:rPr>
      </w:pPr>
      <w:hyperlink w:anchor="_Toc195951939" w:history="1">
        <w:r w:rsidR="00F31D72" w:rsidRPr="00F31D72">
          <w:rPr>
            <w:rStyle w:val="Hyperlink"/>
            <w:b w:val="0"/>
          </w:rPr>
          <w:t>Gambar 4.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7777777" w:rsidR="00F31D72" w:rsidRPr="00F31D72" w:rsidRDefault="00414EF4" w:rsidP="00F31D72">
      <w:pPr>
        <w:pStyle w:val="TOC1"/>
        <w:rPr>
          <w:rFonts w:eastAsiaTheme="minorEastAsia"/>
          <w:b w:val="0"/>
          <w:sz w:val="22"/>
          <w:szCs w:val="22"/>
          <w:lang w:val="en-US"/>
        </w:rPr>
      </w:pPr>
      <w:hyperlink w:anchor="_Toc195951940" w:history="1">
        <w:r w:rsidR="00F31D72" w:rsidRPr="00F31D72">
          <w:rPr>
            <w:rStyle w:val="Hyperlink"/>
            <w:b w:val="0"/>
          </w:rPr>
          <w:t>Gambar 4.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77777777" w:rsidR="00F31D72" w:rsidRPr="00F31D72" w:rsidRDefault="00414EF4" w:rsidP="00F31D72">
      <w:pPr>
        <w:pStyle w:val="TOC1"/>
        <w:rPr>
          <w:rFonts w:eastAsiaTheme="minorEastAsia"/>
          <w:b w:val="0"/>
          <w:sz w:val="22"/>
          <w:szCs w:val="22"/>
          <w:lang w:val="en-US"/>
        </w:rPr>
      </w:pPr>
      <w:hyperlink w:anchor="_Toc195951941" w:history="1">
        <w:r w:rsidR="00F31D72" w:rsidRPr="00F31D72">
          <w:rPr>
            <w:rStyle w:val="Hyperlink"/>
            <w:b w:val="0"/>
          </w:rPr>
          <w:t>Gambar 4.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77777777" w:rsidR="00F31D72" w:rsidRPr="00F31D72" w:rsidRDefault="00414EF4" w:rsidP="00F31D72">
      <w:pPr>
        <w:pStyle w:val="TOC1"/>
        <w:rPr>
          <w:rFonts w:eastAsiaTheme="minorEastAsia"/>
          <w:b w:val="0"/>
          <w:sz w:val="22"/>
          <w:szCs w:val="22"/>
          <w:lang w:val="en-US"/>
        </w:rPr>
      </w:pPr>
      <w:hyperlink w:anchor="_Toc195951942" w:history="1">
        <w:r w:rsidR="00F31D72" w:rsidRPr="00F31D72">
          <w:rPr>
            <w:rStyle w:val="Hyperlink"/>
            <w:b w:val="0"/>
          </w:rPr>
          <w:t>Gambar 4.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7777777" w:rsidR="00F31D72" w:rsidRPr="00F31D72" w:rsidRDefault="00414EF4" w:rsidP="00F31D72">
      <w:pPr>
        <w:pStyle w:val="TOC1"/>
        <w:rPr>
          <w:rFonts w:eastAsiaTheme="minorEastAsia"/>
          <w:b w:val="0"/>
          <w:sz w:val="22"/>
          <w:szCs w:val="22"/>
          <w:lang w:val="en-US"/>
        </w:rPr>
      </w:pPr>
      <w:hyperlink w:anchor="_Toc195951943" w:history="1">
        <w:r w:rsidR="00F31D72" w:rsidRPr="00F31D72">
          <w:rPr>
            <w:rStyle w:val="Hyperlink"/>
            <w:b w:val="0"/>
          </w:rPr>
          <w:t>Gambar 4.5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BD7820">
          <w:rPr>
            <w:rStyle w:val="Hyperlink"/>
            <w:b w:val="0"/>
            <w:i/>
          </w:rPr>
          <w:t>Detail</w:t>
        </w:r>
        <w:r w:rsidR="00F31D72" w:rsidRPr="00F31D72">
          <w:rPr>
            <w:rStyle w:val="Hyperlink"/>
            <w:b w:val="0"/>
          </w:rPr>
          <w:t xml:space="preserve">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77777777" w:rsidR="00F31D72" w:rsidRPr="00F31D72" w:rsidRDefault="00414EF4" w:rsidP="00F31D72">
      <w:pPr>
        <w:pStyle w:val="TOC1"/>
        <w:rPr>
          <w:rFonts w:eastAsiaTheme="minorEastAsia"/>
          <w:b w:val="0"/>
          <w:sz w:val="22"/>
          <w:szCs w:val="22"/>
          <w:lang w:val="en-US"/>
        </w:rPr>
      </w:pPr>
      <w:hyperlink w:anchor="_Toc195951944" w:history="1">
        <w:r w:rsidR="00F31D72" w:rsidRPr="00F31D72">
          <w:rPr>
            <w:rStyle w:val="Hyperlink"/>
            <w:b w:val="0"/>
          </w:rPr>
          <w:t>Gambar 4.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77777777" w:rsidR="00F31D72" w:rsidRPr="00F31D72" w:rsidRDefault="00414EF4" w:rsidP="00F31D72">
      <w:pPr>
        <w:pStyle w:val="TOC1"/>
        <w:rPr>
          <w:rFonts w:eastAsiaTheme="minorEastAsia"/>
          <w:b w:val="0"/>
          <w:sz w:val="22"/>
          <w:szCs w:val="22"/>
          <w:lang w:val="en-US"/>
        </w:rPr>
      </w:pPr>
      <w:hyperlink w:anchor="_Toc195951945" w:history="1">
        <w:r w:rsidR="00F31D72" w:rsidRPr="00F31D72">
          <w:rPr>
            <w:rStyle w:val="Hyperlink"/>
            <w:b w:val="0"/>
          </w:rPr>
          <w:t>Gambar 4.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77777777" w:rsidR="00F31D72" w:rsidRPr="00F31D72" w:rsidRDefault="00414EF4" w:rsidP="00F31D72">
      <w:pPr>
        <w:pStyle w:val="TOC1"/>
        <w:rPr>
          <w:rFonts w:eastAsiaTheme="minorEastAsia"/>
          <w:b w:val="0"/>
          <w:sz w:val="22"/>
          <w:szCs w:val="22"/>
          <w:lang w:val="en-US"/>
        </w:rPr>
      </w:pPr>
      <w:hyperlink w:anchor="_Toc195951946" w:history="1">
        <w:r w:rsidR="00F31D72" w:rsidRPr="00F31D72">
          <w:rPr>
            <w:rStyle w:val="Hyperlink"/>
            <w:b w:val="0"/>
          </w:rPr>
          <w:t>Gambar 4.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77777777" w:rsidR="00F31D72" w:rsidRPr="00F31D72" w:rsidRDefault="00414EF4" w:rsidP="00F31D72">
      <w:pPr>
        <w:pStyle w:val="TOC1"/>
        <w:rPr>
          <w:rFonts w:eastAsiaTheme="minorEastAsia"/>
          <w:b w:val="0"/>
          <w:sz w:val="22"/>
          <w:szCs w:val="22"/>
          <w:lang w:val="en-US"/>
        </w:rPr>
      </w:pPr>
      <w:hyperlink w:anchor="_Toc195951947" w:history="1">
        <w:r w:rsidR="00F31D72" w:rsidRPr="00F31D72">
          <w:rPr>
            <w:rStyle w:val="Hyperlink"/>
            <w:b w:val="0"/>
          </w:rPr>
          <w:t>Gambar 4.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77777777" w:rsidR="00F31D72" w:rsidRPr="00F31D72" w:rsidRDefault="00414EF4" w:rsidP="00F31D72">
      <w:pPr>
        <w:pStyle w:val="TOC1"/>
        <w:rPr>
          <w:rFonts w:eastAsiaTheme="minorEastAsia"/>
          <w:b w:val="0"/>
          <w:sz w:val="22"/>
          <w:szCs w:val="22"/>
          <w:lang w:val="en-US"/>
        </w:rPr>
      </w:pPr>
      <w:hyperlink w:anchor="_Toc195951948" w:history="1">
        <w:r w:rsidR="00F31D72" w:rsidRPr="00F31D72">
          <w:rPr>
            <w:rStyle w:val="Hyperlink"/>
            <w:b w:val="0"/>
          </w:rPr>
          <w:t>Gambar 4.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414EF4"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Latar Belakang</w:t>
      </w:r>
      <w:bookmarkEnd w:id="18"/>
      <w:bookmarkEnd w:id="19"/>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r w:rsidRPr="009075BB">
        <w:rPr>
          <w:rFonts w:cs="Times New Roman"/>
          <w:szCs w:val="24"/>
        </w:rPr>
        <w:lastRenderedPageBreak/>
        <w:t>Rumusan Masalah</w:t>
      </w:r>
      <w:bookmarkEnd w:id="20"/>
      <w:bookmarkEnd w:id="21"/>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Batasan Masalah</w:t>
      </w:r>
      <w:bookmarkEnd w:id="22"/>
      <w:bookmarkEnd w:id="23"/>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Tujuan Penelitian</w:t>
      </w:r>
      <w:bookmarkEnd w:id="24"/>
      <w:bookmarkEnd w:id="25"/>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Manfaat Penelitian</w:t>
      </w:r>
      <w:bookmarkEnd w:id="26"/>
      <w:bookmarkEnd w:id="27"/>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Bagi Perguruan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32"/>
      <w:bookmarkEnd w:id="33"/>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r w:rsidRPr="009075BB">
        <w:rPr>
          <w:rFonts w:cs="Times New Roman"/>
          <w:szCs w:val="24"/>
        </w:rPr>
        <w:t>Kontribusi Penelitian</w:t>
      </w:r>
      <w:bookmarkEnd w:id="34"/>
      <w:bookmarkEnd w:id="35"/>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r w:rsidRPr="009075BB">
        <w:rPr>
          <w:rFonts w:cs="Times New Roman"/>
        </w:rPr>
        <w:t>Kontribusi Penelitian Terhadap Ilmu Pengetahuan</w:t>
      </w:r>
      <w:bookmarkEnd w:id="36"/>
      <w:bookmarkEnd w:id="37"/>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r w:rsidRPr="009075BB">
        <w:rPr>
          <w:rFonts w:cs="Times New Roman"/>
        </w:rPr>
        <w:t>Kontribusi Keilmuan Sistem Informasi</w:t>
      </w:r>
      <w:bookmarkEnd w:id="38"/>
      <w:bookmarkEnd w:id="39"/>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r w:rsidRPr="009075BB">
        <w:rPr>
          <w:rFonts w:cs="Times New Roman"/>
        </w:rPr>
        <w:t>Kontribusi Bisnis</w:t>
      </w:r>
      <w:bookmarkEnd w:id="40"/>
      <w:bookmarkEnd w:id="41"/>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r w:rsidRPr="009075BB">
        <w:rPr>
          <w:rFonts w:cs="Times New Roman"/>
        </w:rPr>
        <w:lastRenderedPageBreak/>
        <w:t>Keterbaruan Penelitian</w:t>
      </w:r>
      <w:bookmarkEnd w:id="42"/>
      <w:bookmarkEnd w:id="43"/>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r w:rsidRPr="009075BB">
        <w:rPr>
          <w:rFonts w:cs="Times New Roman"/>
          <w:szCs w:val="24"/>
        </w:rPr>
        <w:t>Penelitian Terkait</w:t>
      </w:r>
      <w:bookmarkEnd w:id="45"/>
      <w:bookmarkEnd w:id="46"/>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r w:rsidRPr="009075BB">
        <w:rPr>
          <w:rFonts w:cs="Times New Roman"/>
          <w:szCs w:val="24"/>
        </w:rPr>
        <w:t>Sistem Informasi</w:t>
      </w:r>
      <w:bookmarkEnd w:id="52"/>
      <w:bookmarkEnd w:id="53"/>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MAN 1 Samarinda</w:t>
      </w:r>
      <w:bookmarkEnd w:id="54"/>
      <w:bookmarkEnd w:id="55"/>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DF22A4">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DF22A4">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DF22A4">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DF22A4">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DF22A4">
      <w:pPr>
        <w:pStyle w:val="BodyText"/>
        <w:numPr>
          <w:ilvl w:val="0"/>
          <w:numId w:val="24"/>
        </w:numPr>
        <w:ind w:left="1134" w:hanging="567"/>
      </w:pPr>
      <w:r w:rsidRPr="009075BB">
        <w:t>Menghemat waktu dalam proses development aplikasi.</w:t>
      </w:r>
    </w:p>
    <w:p w14:paraId="3A75EECA" w14:textId="77777777" w:rsidR="004240F6" w:rsidRPr="009075BB" w:rsidRDefault="004240F6" w:rsidP="00DF22A4">
      <w:pPr>
        <w:pStyle w:val="BodyText"/>
        <w:numPr>
          <w:ilvl w:val="0"/>
          <w:numId w:val="24"/>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DF22A4">
      <w:pPr>
        <w:pStyle w:val="BodyText"/>
        <w:numPr>
          <w:ilvl w:val="0"/>
          <w:numId w:val="24"/>
        </w:numPr>
        <w:ind w:left="1134" w:hanging="567"/>
      </w:pPr>
      <w:r w:rsidRPr="009075BB">
        <w:t>Mudah dalam mengimplementasikan dalam proses pengembangan aplikasi.</w:t>
      </w:r>
    </w:p>
    <w:p w14:paraId="67D8B233" w14:textId="77777777" w:rsidR="004240F6" w:rsidRPr="009075BB" w:rsidRDefault="004240F6" w:rsidP="00DF22A4">
      <w:pPr>
        <w:pStyle w:val="BodyText"/>
        <w:numPr>
          <w:ilvl w:val="0"/>
          <w:numId w:val="24"/>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r w:rsidRPr="009075BB">
        <w:rPr>
          <w:rFonts w:cs="Times New Roman"/>
          <w:i/>
          <w:iCs/>
        </w:rPr>
        <w:t xml:space="preserve">Activiy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r w:rsidRPr="009075BB">
        <w:rPr>
          <w:lang w:val="en-US"/>
        </w:rPr>
        <w:t xml:space="preserve">Notasi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r w:rsidRPr="009075BB">
        <w:rPr>
          <w:rFonts w:cs="Times New Roman"/>
        </w:rPr>
        <w:t>Kriteria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DF22A4">
      <w:pPr>
        <w:pStyle w:val="BodyText"/>
        <w:numPr>
          <w:ilvl w:val="0"/>
          <w:numId w:val="18"/>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DF22A4">
      <w:pPr>
        <w:pStyle w:val="BodyText"/>
        <w:numPr>
          <w:ilvl w:val="0"/>
          <w:numId w:val="19"/>
        </w:numPr>
        <w:ind w:left="1701" w:hanging="567"/>
      </w:pPr>
      <w:r w:rsidRPr="009075BB">
        <w:t>Mudah untuk dipelajari</w:t>
      </w:r>
    </w:p>
    <w:p w14:paraId="545E5049" w14:textId="77777777" w:rsidR="004240F6" w:rsidRPr="009075BB" w:rsidRDefault="004240F6" w:rsidP="00DF22A4">
      <w:pPr>
        <w:pStyle w:val="BodyText"/>
        <w:numPr>
          <w:ilvl w:val="0"/>
          <w:numId w:val="19"/>
        </w:numPr>
        <w:ind w:left="1701" w:hanging="567"/>
      </w:pPr>
      <w:r w:rsidRPr="009075BB">
        <w:t>Efesien dalam penggunaan</w:t>
      </w:r>
    </w:p>
    <w:p w14:paraId="413AD75D" w14:textId="77777777" w:rsidR="004240F6" w:rsidRPr="009075BB" w:rsidRDefault="004240F6" w:rsidP="00DF22A4">
      <w:pPr>
        <w:pStyle w:val="BodyText"/>
        <w:numPr>
          <w:ilvl w:val="0"/>
          <w:numId w:val="19"/>
        </w:numPr>
        <w:ind w:left="1701" w:hanging="567"/>
      </w:pPr>
      <w:r w:rsidRPr="009075BB">
        <w:t>Mudah untuk diingat</w:t>
      </w:r>
    </w:p>
    <w:p w14:paraId="0964D245" w14:textId="77777777" w:rsidR="004240F6" w:rsidRPr="009075BB" w:rsidRDefault="004240F6" w:rsidP="00DF22A4">
      <w:pPr>
        <w:pStyle w:val="BodyText"/>
        <w:numPr>
          <w:ilvl w:val="0"/>
          <w:numId w:val="19"/>
        </w:numPr>
        <w:ind w:left="1701" w:hanging="567"/>
      </w:pPr>
      <w:r w:rsidRPr="009075BB">
        <w:t>Tingkat kesalahan rendah</w:t>
      </w:r>
    </w:p>
    <w:p w14:paraId="7BE35F7A" w14:textId="77777777" w:rsidR="004240F6" w:rsidRPr="009075BB" w:rsidRDefault="004240F6" w:rsidP="00DF22A4">
      <w:pPr>
        <w:pStyle w:val="BodyText"/>
        <w:numPr>
          <w:ilvl w:val="0"/>
          <w:numId w:val="19"/>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DF22A4">
      <w:pPr>
        <w:pStyle w:val="BodyText"/>
        <w:numPr>
          <w:ilvl w:val="0"/>
          <w:numId w:val="18"/>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DF22A4">
      <w:pPr>
        <w:pStyle w:val="BodyText"/>
        <w:numPr>
          <w:ilvl w:val="0"/>
          <w:numId w:val="20"/>
        </w:numPr>
        <w:ind w:left="1701" w:hanging="567"/>
      </w:pPr>
      <w:r w:rsidRPr="009075BB">
        <w:t>Mudah dipelajari</w:t>
      </w:r>
    </w:p>
    <w:p w14:paraId="0CB3761B" w14:textId="77777777" w:rsidR="004240F6" w:rsidRPr="009075BB" w:rsidRDefault="004240F6" w:rsidP="00DF22A4">
      <w:pPr>
        <w:pStyle w:val="BodyText"/>
        <w:numPr>
          <w:ilvl w:val="0"/>
          <w:numId w:val="20"/>
        </w:numPr>
        <w:ind w:left="1701" w:hanging="567"/>
      </w:pPr>
      <w:r w:rsidRPr="009075BB">
        <w:t>Tetap konsisten</w:t>
      </w:r>
    </w:p>
    <w:p w14:paraId="5BC6B03D" w14:textId="77777777" w:rsidR="004240F6" w:rsidRPr="009075BB" w:rsidRDefault="004240F6" w:rsidP="00DF22A4">
      <w:pPr>
        <w:pStyle w:val="BodyText"/>
        <w:numPr>
          <w:ilvl w:val="0"/>
          <w:numId w:val="20"/>
        </w:numPr>
        <w:ind w:left="1701" w:hanging="567"/>
      </w:pPr>
      <w:r w:rsidRPr="009075BB">
        <w:t>Memungkinkan feedback</w:t>
      </w:r>
    </w:p>
    <w:p w14:paraId="70640A78" w14:textId="77777777" w:rsidR="004240F6" w:rsidRPr="009075BB" w:rsidRDefault="004240F6" w:rsidP="00DF22A4">
      <w:pPr>
        <w:pStyle w:val="BodyText"/>
        <w:numPr>
          <w:ilvl w:val="0"/>
          <w:numId w:val="20"/>
        </w:numPr>
        <w:ind w:left="1701" w:hanging="567"/>
      </w:pPr>
      <w:r w:rsidRPr="009075BB">
        <w:t>Muncul dalam konteks</w:t>
      </w:r>
    </w:p>
    <w:p w14:paraId="48F29687" w14:textId="77777777" w:rsidR="004240F6" w:rsidRPr="009075BB" w:rsidRDefault="004240F6" w:rsidP="00DF22A4">
      <w:pPr>
        <w:pStyle w:val="BodyText"/>
        <w:numPr>
          <w:ilvl w:val="0"/>
          <w:numId w:val="20"/>
        </w:numPr>
        <w:ind w:left="1701" w:hanging="567"/>
      </w:pPr>
      <w:r w:rsidRPr="009075BB">
        <w:t>Menawarkan alternatif lain</w:t>
      </w:r>
    </w:p>
    <w:p w14:paraId="1D85997A" w14:textId="77777777" w:rsidR="004240F6" w:rsidRPr="009075BB" w:rsidRDefault="004240F6" w:rsidP="00DF22A4">
      <w:pPr>
        <w:pStyle w:val="BodyText"/>
        <w:numPr>
          <w:ilvl w:val="0"/>
          <w:numId w:val="20"/>
        </w:numPr>
        <w:ind w:left="1701" w:hanging="567"/>
      </w:pPr>
      <w:r w:rsidRPr="009075BB">
        <w:lastRenderedPageBreak/>
        <w:t>Memerlukan perhitungan waktu dan tindakan</w:t>
      </w:r>
    </w:p>
    <w:p w14:paraId="295DAE65" w14:textId="77777777" w:rsidR="004240F6" w:rsidRPr="009075BB" w:rsidRDefault="004240F6" w:rsidP="00DF22A4">
      <w:pPr>
        <w:pStyle w:val="BodyText"/>
        <w:numPr>
          <w:ilvl w:val="0"/>
          <w:numId w:val="20"/>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DF22A4">
      <w:pPr>
        <w:pStyle w:val="BodyText"/>
        <w:numPr>
          <w:ilvl w:val="0"/>
          <w:numId w:val="20"/>
        </w:numPr>
        <w:ind w:left="1701" w:hanging="567"/>
      </w:pPr>
      <w:r w:rsidRPr="009075BB">
        <w:t>Menggunakan label yang jelas dan mudah dipahami</w:t>
      </w:r>
    </w:p>
    <w:p w14:paraId="0F0B3BDC" w14:textId="77777777" w:rsidR="004240F6" w:rsidRPr="009075BB" w:rsidRDefault="004240F6" w:rsidP="00DF22A4">
      <w:pPr>
        <w:pStyle w:val="BodyText"/>
        <w:numPr>
          <w:ilvl w:val="0"/>
          <w:numId w:val="20"/>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DF22A4">
      <w:pPr>
        <w:pStyle w:val="BodyText"/>
        <w:numPr>
          <w:ilvl w:val="0"/>
          <w:numId w:val="18"/>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DF22A4">
      <w:pPr>
        <w:pStyle w:val="BodyText"/>
        <w:numPr>
          <w:ilvl w:val="0"/>
          <w:numId w:val="18"/>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DF22A4">
      <w:pPr>
        <w:pStyle w:val="BodyText"/>
        <w:numPr>
          <w:ilvl w:val="0"/>
          <w:numId w:val="18"/>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DF22A4">
      <w:pPr>
        <w:pStyle w:val="BodyText"/>
        <w:numPr>
          <w:ilvl w:val="0"/>
          <w:numId w:val="18"/>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DF22A4">
      <w:pPr>
        <w:pStyle w:val="BodyText"/>
        <w:numPr>
          <w:ilvl w:val="0"/>
          <w:numId w:val="18"/>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DF22A4">
      <w:pPr>
        <w:pStyle w:val="BodyText"/>
        <w:numPr>
          <w:ilvl w:val="0"/>
          <w:numId w:val="18"/>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DF22A4">
      <w:pPr>
        <w:pStyle w:val="BodyText"/>
        <w:numPr>
          <w:ilvl w:val="0"/>
          <w:numId w:val="18"/>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DF22A4">
      <w:pPr>
        <w:pStyle w:val="BodyText"/>
        <w:numPr>
          <w:ilvl w:val="0"/>
          <w:numId w:val="25"/>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DF22A4">
      <w:pPr>
        <w:pStyle w:val="BodyText"/>
        <w:numPr>
          <w:ilvl w:val="0"/>
          <w:numId w:val="25"/>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DF22A4">
      <w:pPr>
        <w:pStyle w:val="BodyText"/>
        <w:numPr>
          <w:ilvl w:val="0"/>
          <w:numId w:val="25"/>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r w:rsidRPr="009075BB">
        <w:rPr>
          <w:rFonts w:cs="Times New Roman"/>
        </w:rPr>
        <w:t>Tahapan Pelaksanaan Penelitian</w:t>
      </w:r>
      <w:bookmarkEnd w:id="128"/>
      <w:bookmarkEnd w:id="129"/>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DF22A4">
      <w:pPr>
        <w:pStyle w:val="Gambar31"/>
        <w:numPr>
          <w:ilvl w:val="0"/>
          <w:numId w:val="15"/>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130"/>
      <w:bookmarkEnd w:id="131"/>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r w:rsidRPr="009075BB">
        <w:rPr>
          <w:rFonts w:cs="Times New Roman"/>
        </w:rPr>
        <w:t>Kebutuhan Fungsional</w:t>
      </w:r>
      <w:bookmarkEnd w:id="132"/>
      <w:bookmarkEnd w:id="133"/>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134" w:name="_Toc192653880"/>
      <w:bookmarkStart w:id="135" w:name="_Toc195951961"/>
      <w:r w:rsidRPr="009075BB">
        <w:t>Tabel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r w:rsidRPr="009075BB">
        <w:rPr>
          <w:rFonts w:cs="Times New Roman"/>
        </w:rPr>
        <w:t>Kebutuhan Non-Fungisonal</w:t>
      </w:r>
      <w:bookmarkEnd w:id="136"/>
      <w:bookmarkEnd w:id="137"/>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DF22A4">
      <w:pPr>
        <w:pStyle w:val="BodyText"/>
        <w:numPr>
          <w:ilvl w:val="0"/>
          <w:numId w:val="21"/>
        </w:numPr>
        <w:ind w:left="1701" w:hanging="567"/>
      </w:pPr>
      <w:r w:rsidRPr="009075BB">
        <w:t>Perangkat Keras</w:t>
      </w:r>
    </w:p>
    <w:p w14:paraId="5340E940" w14:textId="77777777" w:rsidR="0022286F" w:rsidRPr="009075BB" w:rsidRDefault="0022286F" w:rsidP="00DF22A4">
      <w:pPr>
        <w:pStyle w:val="BodyText"/>
        <w:numPr>
          <w:ilvl w:val="0"/>
          <w:numId w:val="22"/>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DF22A4">
      <w:pPr>
        <w:pStyle w:val="BodyText"/>
        <w:numPr>
          <w:ilvl w:val="0"/>
          <w:numId w:val="22"/>
        </w:numPr>
        <w:ind w:left="1701"/>
      </w:pPr>
      <w:r w:rsidRPr="009075BB">
        <w:rPr>
          <w:i/>
        </w:rPr>
        <w:t>Memory</w:t>
      </w:r>
      <w:r w:rsidRPr="009075BB">
        <w:t xml:space="preserve"> DDR IV 8GB </w:t>
      </w:r>
    </w:p>
    <w:p w14:paraId="687D7C14" w14:textId="77777777" w:rsidR="0022286F" w:rsidRPr="009075BB" w:rsidRDefault="0022286F" w:rsidP="00DF22A4">
      <w:pPr>
        <w:pStyle w:val="BodyText"/>
        <w:numPr>
          <w:ilvl w:val="0"/>
          <w:numId w:val="22"/>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DF22A4">
      <w:pPr>
        <w:pStyle w:val="BodyText"/>
        <w:numPr>
          <w:ilvl w:val="0"/>
          <w:numId w:val="22"/>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DF22A4">
      <w:pPr>
        <w:pStyle w:val="BodyText"/>
        <w:numPr>
          <w:ilvl w:val="0"/>
          <w:numId w:val="21"/>
        </w:numPr>
        <w:ind w:left="1701" w:hanging="567"/>
      </w:pPr>
      <w:r w:rsidRPr="009075BB">
        <w:t>Perangkat Lunak</w:t>
      </w:r>
    </w:p>
    <w:p w14:paraId="0ED85212" w14:textId="77777777" w:rsidR="0022286F" w:rsidRPr="009075BB" w:rsidRDefault="0022286F" w:rsidP="00DF22A4">
      <w:pPr>
        <w:pStyle w:val="BodyText"/>
        <w:numPr>
          <w:ilvl w:val="0"/>
          <w:numId w:val="23"/>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DF22A4">
      <w:pPr>
        <w:pStyle w:val="BodyText"/>
        <w:numPr>
          <w:ilvl w:val="0"/>
          <w:numId w:val="23"/>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DF22A4">
      <w:pPr>
        <w:pStyle w:val="BodyText"/>
        <w:numPr>
          <w:ilvl w:val="0"/>
          <w:numId w:val="23"/>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DF22A4">
      <w:pPr>
        <w:pStyle w:val="BodyText"/>
        <w:numPr>
          <w:ilvl w:val="0"/>
          <w:numId w:val="23"/>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r w:rsidRPr="009075BB">
        <w:rPr>
          <w:rFonts w:cs="Times New Roman"/>
        </w:rPr>
        <w:t>Identifikasi Masalah</w:t>
      </w:r>
      <w:bookmarkEnd w:id="138"/>
      <w:bookmarkEnd w:id="139"/>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r w:rsidRPr="009075BB">
        <w:rPr>
          <w:rFonts w:cs="Times New Roman"/>
        </w:rPr>
        <w:lastRenderedPageBreak/>
        <w:t>Pengumpulan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DF22A4">
      <w:pPr>
        <w:pStyle w:val="BodyText"/>
        <w:numPr>
          <w:ilvl w:val="0"/>
          <w:numId w:val="26"/>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DF22A4">
      <w:pPr>
        <w:pStyle w:val="BodyText"/>
        <w:numPr>
          <w:ilvl w:val="0"/>
          <w:numId w:val="26"/>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DF22A4">
      <w:pPr>
        <w:pStyle w:val="BodyText"/>
        <w:numPr>
          <w:ilvl w:val="0"/>
          <w:numId w:val="26"/>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r w:rsidRPr="009075BB">
        <w:rPr>
          <w:rFonts w:cs="Times New Roman"/>
        </w:rPr>
        <w:t>Perancangan Data dan Sistem</w:t>
      </w:r>
      <w:bookmarkEnd w:id="142"/>
      <w:bookmarkEnd w:id="143"/>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DF22A4">
      <w:pPr>
        <w:pStyle w:val="Gambar31"/>
        <w:numPr>
          <w:ilvl w:val="0"/>
          <w:numId w:val="15"/>
        </w:numPr>
        <w:rPr>
          <w:rFonts w:cs="Times New Roman"/>
          <w:lang w:val="en-US"/>
        </w:rPr>
      </w:pPr>
      <w:bookmarkStart w:id="144" w:name="_Toc192234286"/>
      <w:bookmarkStart w:id="145" w:name="_Toc195951822"/>
      <w:r w:rsidRPr="009075BB">
        <w:rPr>
          <w:rFonts w:cs="Times New Roman"/>
          <w:lang w:val="en-US"/>
        </w:rPr>
        <w:t>ERD Sistem</w:t>
      </w:r>
      <w:bookmarkEnd w:id="144"/>
      <w:bookmarkEnd w:id="145"/>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146" w:name="_Toc192653881"/>
      <w:bookmarkStart w:id="147" w:name="_Toc195951962"/>
      <w:r w:rsidRPr="009075BB">
        <w:t xml:space="preserve">Tabel </w:t>
      </w:r>
      <w:r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148" w:name="_Toc192653882"/>
      <w:bookmarkStart w:id="149" w:name="_Toc195951963"/>
      <w:r w:rsidRPr="009075BB">
        <w:t xml:space="preserve">Tabel </w:t>
      </w:r>
      <w:r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150" w:name="_Toc192653883"/>
      <w:bookmarkStart w:id="151" w:name="_Toc195951964"/>
      <w:r w:rsidRPr="009075BB">
        <w:t xml:space="preserve">Tabel </w:t>
      </w:r>
      <w:r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BEF9BE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004A409F" w:rsidRPr="004A409F">
        <w:rPr>
          <w:rFonts w:ascii="Times New Roman" w:hAnsi="Times New Roman" w:cs="Times New Roman"/>
          <w:i/>
          <w:sz w:val="24"/>
          <w:szCs w:val="24"/>
          <w:lang w:val="it-IT"/>
        </w:rPr>
        <w:t>Post</w:t>
      </w:r>
      <w:r w:rsidRPr="009075BB">
        <w:rPr>
          <w:rFonts w:ascii="Times New Roman" w:hAnsi="Times New Roman" w:cs="Times New Roman"/>
          <w:i/>
          <w:sz w:val="24"/>
          <w:szCs w:val="24"/>
          <w:lang w:val="it-IT"/>
        </w:rPr>
        <w:t>s</w:t>
      </w:r>
    </w:p>
    <w:p w14:paraId="2CD1C3C8" w14:textId="3EB1EEEA" w:rsidR="0022286F" w:rsidRPr="009075BB" w:rsidRDefault="0022286F" w:rsidP="0022286F">
      <w:pPr>
        <w:pStyle w:val="BodyText"/>
        <w:ind w:left="1134"/>
        <w:rPr>
          <w:lang w:val="it-IT"/>
        </w:rPr>
      </w:pPr>
      <w:r w:rsidRPr="009075BB">
        <w:rPr>
          <w:lang w:val="it-IT"/>
        </w:rPr>
        <w:t xml:space="preserve">Tabel </w:t>
      </w:r>
      <w:r w:rsidR="004A409F" w:rsidRPr="004A409F">
        <w:rPr>
          <w:i/>
          <w:lang w:val="it-IT"/>
        </w:rPr>
        <w:t>Post</w:t>
      </w:r>
      <w:r w:rsidRPr="009075BB">
        <w:rPr>
          <w:i/>
          <w:lang w:val="it-IT"/>
        </w:rPr>
        <w: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004A409F" w:rsidRPr="004A409F">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3DC178C7" w:rsidR="0022286F" w:rsidRPr="009075BB" w:rsidRDefault="0022286F" w:rsidP="0022286F">
      <w:pPr>
        <w:pStyle w:val="TabelBab3"/>
      </w:pPr>
      <w:bookmarkStart w:id="152" w:name="_Toc192653884"/>
      <w:bookmarkStart w:id="153" w:name="_Toc195951965"/>
      <w:r w:rsidRPr="009075BB">
        <w:t xml:space="preserve">Tabel </w:t>
      </w:r>
      <w:r w:rsidR="004A409F" w:rsidRPr="004A409F">
        <w:rPr>
          <w:i/>
        </w:rPr>
        <w:t>Post</w:t>
      </w:r>
      <w:r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132AB2E6"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004A409F" w:rsidRPr="004A409F">
        <w:rPr>
          <w:i/>
          <w:lang w:val="it-IT"/>
        </w:rPr>
        <w:t>Post</w:t>
      </w:r>
      <w:r w:rsidRPr="009075BB">
        <w:rPr>
          <w:i/>
          <w:lang w:val="it-IT"/>
        </w:rPr>
        <w: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154" w:name="_Toc192653885"/>
      <w:bookmarkStart w:id="155" w:name="_Toc195951966"/>
      <w:r w:rsidRPr="009075BB">
        <w:lastRenderedPageBreak/>
        <w:t xml:space="preserve">Tabel </w:t>
      </w:r>
      <w:r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8A2DF2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156" w:name="_Toc192653886"/>
      <w:bookmarkStart w:id="157" w:name="_Toc195951967"/>
      <w:r w:rsidRPr="009075BB">
        <w:t xml:space="preserve">Tabel </w:t>
      </w:r>
      <w:r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158" w:name="_Toc192653887"/>
      <w:bookmarkStart w:id="159" w:name="_Toc195951968"/>
      <w:r w:rsidRPr="009075BB">
        <w:lastRenderedPageBreak/>
        <w:t>Tabel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160" w:name="_Toc192653888"/>
      <w:bookmarkStart w:id="161" w:name="_Toc195951969"/>
      <w:r w:rsidRPr="009075BB">
        <w:t xml:space="preserve">Tabel </w:t>
      </w:r>
      <w:r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162" w:name="_Toc192653889"/>
      <w:bookmarkStart w:id="163" w:name="_Toc195951970"/>
      <w:r w:rsidRPr="009075BB">
        <w:t xml:space="preserve">Tabel </w:t>
      </w:r>
      <w:r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166" w:name="_Toc192653891"/>
      <w:bookmarkStart w:id="167" w:name="_Toc195951972"/>
      <w:r w:rsidRPr="009075BB">
        <w:t>Tabe</w:t>
      </w:r>
      <w:r w:rsidRPr="009075BB">
        <w:rPr>
          <w:lang w:val="en-US"/>
        </w:rPr>
        <w:t>l</w:t>
      </w:r>
      <w:r w:rsidRPr="009075BB">
        <w:t xml:space="preserve"> </w:t>
      </w:r>
      <w:r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168" w:name="_Toc192653892"/>
      <w:bookmarkStart w:id="169" w:name="_Toc195951973"/>
      <w:r w:rsidRPr="009075BB">
        <w:t xml:space="preserve">Tabel </w:t>
      </w:r>
      <w:r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170" w:name="_Toc192653893"/>
      <w:bookmarkStart w:id="171" w:name="_Toc195951974"/>
      <w:r w:rsidRPr="009075BB">
        <w:t xml:space="preserve">Tabel </w:t>
      </w:r>
      <w:r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172" w:name="_Toc192653894"/>
      <w:bookmarkStart w:id="173" w:name="_Toc195951975"/>
      <w:r w:rsidRPr="009075BB">
        <w:t xml:space="preserve">Tabel </w:t>
      </w:r>
      <w:r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74" w:name="_Toc192653895"/>
      <w:bookmarkStart w:id="175" w:name="_Toc195951976"/>
      <w:r w:rsidRPr="009075BB">
        <w:t xml:space="preserve">Tabel </w:t>
      </w:r>
      <w:r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r w:rsidRPr="009075BB">
        <w:rPr>
          <w:rFonts w:cs="Times New Roman"/>
        </w:rPr>
        <w:t>Perancangan Proses / Algoritma</w:t>
      </w:r>
      <w:bookmarkEnd w:id="176"/>
      <w:bookmarkEnd w:id="177"/>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DF22A4">
      <w:pPr>
        <w:pStyle w:val="BodyText"/>
        <w:numPr>
          <w:ilvl w:val="0"/>
          <w:numId w:val="27"/>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DF22A4">
      <w:pPr>
        <w:pStyle w:val="Gambar31"/>
        <w:numPr>
          <w:ilvl w:val="0"/>
          <w:numId w:val="15"/>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DF22A4">
      <w:pPr>
        <w:pStyle w:val="Gambar31"/>
        <w:numPr>
          <w:ilvl w:val="0"/>
          <w:numId w:val="15"/>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86E74B1"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DF22A4">
      <w:pPr>
        <w:pStyle w:val="Gambar31"/>
        <w:numPr>
          <w:ilvl w:val="0"/>
          <w:numId w:val="15"/>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84"/>
      <w:bookmarkEnd w:id="185"/>
    </w:p>
    <w:p w14:paraId="4FC22FD0" w14:textId="77777777" w:rsidR="0022286F" w:rsidRPr="009075BB" w:rsidRDefault="0022286F" w:rsidP="0022286F">
      <w:pPr>
        <w:pStyle w:val="NoSpacing"/>
        <w:rPr>
          <w:rFonts w:ascii="Times New Roman" w:hAnsi="Times New Roman" w:cs="Times New Roman"/>
        </w:rPr>
      </w:pPr>
    </w:p>
    <w:p w14:paraId="67B10FA2" w14:textId="4645330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DF22A4">
      <w:pPr>
        <w:pStyle w:val="Gambar31"/>
        <w:numPr>
          <w:ilvl w:val="0"/>
          <w:numId w:val="15"/>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4E7EE353"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DF22A4">
      <w:pPr>
        <w:pStyle w:val="Gambar31"/>
        <w:numPr>
          <w:ilvl w:val="0"/>
          <w:numId w:val="15"/>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635B0052"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DF22A4">
      <w:pPr>
        <w:pStyle w:val="BodyText"/>
        <w:numPr>
          <w:ilvl w:val="0"/>
          <w:numId w:val="27"/>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DF22A4">
      <w:pPr>
        <w:pStyle w:val="Gambar31"/>
        <w:numPr>
          <w:ilvl w:val="0"/>
          <w:numId w:val="15"/>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DF22A4">
      <w:pPr>
        <w:pStyle w:val="Gambar31"/>
        <w:numPr>
          <w:ilvl w:val="0"/>
          <w:numId w:val="15"/>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DF22A4">
      <w:pPr>
        <w:pStyle w:val="Gambar31"/>
        <w:numPr>
          <w:ilvl w:val="0"/>
          <w:numId w:val="15"/>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DF22A4">
      <w:pPr>
        <w:pStyle w:val="Gambar31"/>
        <w:numPr>
          <w:ilvl w:val="0"/>
          <w:numId w:val="15"/>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DF22A4">
      <w:pPr>
        <w:pStyle w:val="Gambar31"/>
        <w:numPr>
          <w:ilvl w:val="0"/>
          <w:numId w:val="15"/>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DF22A4">
      <w:pPr>
        <w:pStyle w:val="Gambar31"/>
        <w:numPr>
          <w:ilvl w:val="0"/>
          <w:numId w:val="15"/>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DF22A4">
      <w:pPr>
        <w:pStyle w:val="Gambar31"/>
        <w:numPr>
          <w:ilvl w:val="0"/>
          <w:numId w:val="15"/>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8919132" w:rsidR="0022286F" w:rsidRPr="009075BB" w:rsidRDefault="0022286F" w:rsidP="0022286F">
      <w:pPr>
        <w:pStyle w:val="BodyText"/>
        <w:ind w:left="1134"/>
      </w:pPr>
      <w:r w:rsidRPr="009075BB">
        <w:t xml:space="preserve">Gambar 3.14 menjelaskan rincian aktivitas yang berkaitan dengan pengelolaan </w:t>
      </w:r>
      <w:r w:rsidR="00C853AA" w:rsidRPr="00C853AA">
        <w:rPr>
          <w:i/>
        </w:rPr>
        <w:t>Posting</w:t>
      </w:r>
      <w:r w:rsidRPr="009075BB">
        <w:t xml:space="preserve">. Ketika admin atau pembina mengakses dashboard sistem, mereka akan disajikan beberapa pilihan fitur. Setelah pengguna memilih fitur </w:t>
      </w:r>
      <w:r w:rsidR="00C853AA" w:rsidRPr="00C853AA">
        <w:rPr>
          <w:i/>
        </w:rPr>
        <w:t>Posting</w:t>
      </w:r>
      <w:r w:rsidRPr="009075BB">
        <w:t xml:space="preserve">, sistem akan mengarahkan mereka ke halaman yang sesuai. Pada halaman tersebut, pengguna dapat melakukan berbagai interaksi untuk memodifikasi data </w:t>
      </w:r>
      <w:r w:rsidR="00C853AA" w:rsidRPr="00C853AA">
        <w:rPr>
          <w:i/>
        </w:rPr>
        <w:t>Posting</w:t>
      </w:r>
      <w:r w:rsidRPr="009075BB">
        <w:t xml:space="preserve">, seperti membuat, mengubah, atau menghapus </w:t>
      </w:r>
      <w:r w:rsidR="00C853AA" w:rsidRPr="00C853AA">
        <w:rPr>
          <w:i/>
        </w:rPr>
        <w:t>Posting</w:t>
      </w:r>
      <w:r w:rsidRPr="009075BB">
        <w:t xml:space="preserve">. Jika salah satu interaksi tersebut berhasil dilakukan, sistem akan memperbarui data secara otomatis dan menampilkan halaman dengan data </w:t>
      </w:r>
      <w:r w:rsidR="00C853AA" w:rsidRPr="00C853AA">
        <w:rPr>
          <w:i/>
        </w:rPr>
        <w:t>Posting</w:t>
      </w:r>
      <w:r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DF22A4">
      <w:pPr>
        <w:pStyle w:val="Gambar31"/>
        <w:numPr>
          <w:ilvl w:val="0"/>
          <w:numId w:val="15"/>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DF22A4">
      <w:pPr>
        <w:pStyle w:val="Gambar31"/>
        <w:numPr>
          <w:ilvl w:val="0"/>
          <w:numId w:val="15"/>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DF22A4">
      <w:pPr>
        <w:pStyle w:val="Gambar31"/>
        <w:numPr>
          <w:ilvl w:val="0"/>
          <w:numId w:val="15"/>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DF22A4">
      <w:pPr>
        <w:pStyle w:val="Gambar31"/>
        <w:numPr>
          <w:ilvl w:val="0"/>
          <w:numId w:val="15"/>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DF22A4">
      <w:pPr>
        <w:pStyle w:val="Gambar31"/>
        <w:numPr>
          <w:ilvl w:val="0"/>
          <w:numId w:val="15"/>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DF22A4">
      <w:pPr>
        <w:pStyle w:val="BodyText"/>
        <w:numPr>
          <w:ilvl w:val="0"/>
          <w:numId w:val="27"/>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DF22A4">
      <w:pPr>
        <w:pStyle w:val="Gambar31"/>
        <w:numPr>
          <w:ilvl w:val="0"/>
          <w:numId w:val="15"/>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DF22A4">
      <w:pPr>
        <w:pStyle w:val="BodyText"/>
        <w:numPr>
          <w:ilvl w:val="0"/>
          <w:numId w:val="27"/>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DF22A4">
      <w:pPr>
        <w:pStyle w:val="Gambar31"/>
        <w:numPr>
          <w:ilvl w:val="0"/>
          <w:numId w:val="15"/>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DF22A4">
      <w:pPr>
        <w:pStyle w:val="Gambar31"/>
        <w:numPr>
          <w:ilvl w:val="0"/>
          <w:numId w:val="15"/>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DF22A4">
      <w:pPr>
        <w:pStyle w:val="Gambar31"/>
        <w:numPr>
          <w:ilvl w:val="0"/>
          <w:numId w:val="15"/>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DF22A4">
      <w:pPr>
        <w:pStyle w:val="Gambar31"/>
        <w:numPr>
          <w:ilvl w:val="0"/>
          <w:numId w:val="15"/>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DF22A4">
      <w:pPr>
        <w:pStyle w:val="Gambar31"/>
        <w:numPr>
          <w:ilvl w:val="0"/>
          <w:numId w:val="15"/>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DF22A4">
      <w:pPr>
        <w:pStyle w:val="Gambar31"/>
        <w:numPr>
          <w:ilvl w:val="0"/>
          <w:numId w:val="15"/>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DF22A4">
      <w:pPr>
        <w:pStyle w:val="Gambar31"/>
        <w:numPr>
          <w:ilvl w:val="0"/>
          <w:numId w:val="15"/>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68A4CF9"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w:t>
      </w:r>
      <w:r w:rsidR="00C853AA" w:rsidRPr="00C853AA">
        <w:rPr>
          <w:i/>
          <w:lang w:val="id-ID"/>
        </w:rPr>
        <w:t>Posting</w:t>
      </w:r>
      <w:r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DF22A4">
      <w:pPr>
        <w:pStyle w:val="Gambar31"/>
        <w:numPr>
          <w:ilvl w:val="0"/>
          <w:numId w:val="15"/>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DF22A4">
      <w:pPr>
        <w:pStyle w:val="Gambar31"/>
        <w:numPr>
          <w:ilvl w:val="0"/>
          <w:numId w:val="15"/>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r w:rsidRPr="009075BB">
        <w:rPr>
          <w:rFonts w:cs="Times New Roman"/>
        </w:rPr>
        <w:t>Perancangan Tampilan</w:t>
      </w:r>
      <w:bookmarkEnd w:id="237"/>
      <w:bookmarkEnd w:id="238"/>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DF22A4">
      <w:pPr>
        <w:pStyle w:val="Gambar31"/>
        <w:numPr>
          <w:ilvl w:val="0"/>
          <w:numId w:val="15"/>
        </w:numPr>
        <w:rPr>
          <w:rFonts w:cs="Times New Roman"/>
          <w:b/>
          <w:lang w:val="en-US"/>
        </w:rPr>
      </w:pPr>
      <w:bookmarkStart w:id="239" w:name="_Toc192234314"/>
      <w:bookmarkStart w:id="240" w:name="_Toc195951850"/>
      <w:r w:rsidRPr="009075BB">
        <w:rPr>
          <w:rFonts w:cs="Times New Roman"/>
          <w:lang w:val="en-US"/>
        </w:rPr>
        <w:t>Rancangan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DF22A4">
      <w:pPr>
        <w:pStyle w:val="Gambar31"/>
        <w:numPr>
          <w:ilvl w:val="0"/>
          <w:numId w:val="15"/>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DF22A4">
      <w:pPr>
        <w:pStyle w:val="Gambar31"/>
        <w:numPr>
          <w:ilvl w:val="0"/>
          <w:numId w:val="15"/>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DF22A4">
      <w:pPr>
        <w:pStyle w:val="Gambar31"/>
        <w:numPr>
          <w:ilvl w:val="0"/>
          <w:numId w:val="15"/>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DF22A4">
      <w:pPr>
        <w:pStyle w:val="Gambar31"/>
        <w:numPr>
          <w:ilvl w:val="0"/>
          <w:numId w:val="15"/>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DF22A4">
      <w:pPr>
        <w:pStyle w:val="Gambar31"/>
        <w:numPr>
          <w:ilvl w:val="0"/>
          <w:numId w:val="15"/>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DF22A4">
      <w:pPr>
        <w:pStyle w:val="Gambar31"/>
        <w:numPr>
          <w:ilvl w:val="0"/>
          <w:numId w:val="15"/>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DF22A4">
      <w:pPr>
        <w:pStyle w:val="Gambar31"/>
        <w:numPr>
          <w:ilvl w:val="0"/>
          <w:numId w:val="15"/>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gambar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DF22A4">
      <w:pPr>
        <w:pStyle w:val="Gambar31"/>
        <w:numPr>
          <w:ilvl w:val="0"/>
          <w:numId w:val="15"/>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DF22A4">
      <w:pPr>
        <w:pStyle w:val="Gambar31"/>
        <w:numPr>
          <w:ilvl w:val="0"/>
          <w:numId w:val="15"/>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0F08BC3D"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DF22A4">
      <w:pPr>
        <w:pStyle w:val="Gambar31"/>
        <w:numPr>
          <w:ilvl w:val="0"/>
          <w:numId w:val="15"/>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DF22A4">
      <w:pPr>
        <w:pStyle w:val="Gambar31"/>
        <w:numPr>
          <w:ilvl w:val="0"/>
          <w:numId w:val="15"/>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32E58A10"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DF22A4">
      <w:pPr>
        <w:pStyle w:val="Gambar31"/>
        <w:numPr>
          <w:ilvl w:val="0"/>
          <w:numId w:val="15"/>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DF22A4">
      <w:pPr>
        <w:pStyle w:val="Gambar31"/>
        <w:numPr>
          <w:ilvl w:val="0"/>
          <w:numId w:val="15"/>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0D03E181"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DF22A4">
      <w:pPr>
        <w:pStyle w:val="Gambar31"/>
        <w:numPr>
          <w:ilvl w:val="0"/>
          <w:numId w:val="15"/>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DF22A4">
      <w:pPr>
        <w:pStyle w:val="Gambar31"/>
        <w:numPr>
          <w:ilvl w:val="0"/>
          <w:numId w:val="15"/>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DF22A4">
      <w:pPr>
        <w:pStyle w:val="Gambar31"/>
        <w:numPr>
          <w:ilvl w:val="0"/>
          <w:numId w:val="15"/>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DF22A4">
      <w:pPr>
        <w:pStyle w:val="Gambar31"/>
        <w:numPr>
          <w:ilvl w:val="0"/>
          <w:numId w:val="15"/>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42AE91A"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DF22A4">
      <w:pPr>
        <w:pStyle w:val="Gambar31"/>
        <w:numPr>
          <w:ilvl w:val="0"/>
          <w:numId w:val="15"/>
        </w:numPr>
        <w:rPr>
          <w:rFonts w:cs="Times New Roman"/>
        </w:rPr>
      </w:pPr>
      <w:bookmarkStart w:id="275" w:name="_Toc192234332"/>
      <w:bookmarkStart w:id="276" w:name="_Toc195951868"/>
      <w:r w:rsidRPr="009075BB">
        <w:rPr>
          <w:rFonts w:cs="Times New Roman"/>
        </w:rPr>
        <w:t xml:space="preserve">Rancangan </w:t>
      </w:r>
      <w:r w:rsidRPr="009075BB">
        <w:rPr>
          <w:rFonts w:cs="Times New Roman"/>
          <w:lang w:val="en-US"/>
        </w:rPr>
        <w:t>Buat</w:t>
      </w:r>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1BC58192"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DF22A4">
      <w:pPr>
        <w:pStyle w:val="Gambar31"/>
        <w:numPr>
          <w:ilvl w:val="0"/>
          <w:numId w:val="15"/>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DF22A4">
      <w:pPr>
        <w:pStyle w:val="Gambar31"/>
        <w:numPr>
          <w:ilvl w:val="0"/>
          <w:numId w:val="15"/>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DF22A4">
      <w:pPr>
        <w:pStyle w:val="Gambar31"/>
        <w:numPr>
          <w:ilvl w:val="0"/>
          <w:numId w:val="15"/>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DF22A4">
      <w:pPr>
        <w:pStyle w:val="Gambar31"/>
        <w:numPr>
          <w:ilvl w:val="0"/>
          <w:numId w:val="15"/>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DF22A4">
      <w:pPr>
        <w:pStyle w:val="Gambar31"/>
        <w:numPr>
          <w:ilvl w:val="0"/>
          <w:numId w:val="15"/>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46AE1A3E"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DF22A4">
      <w:pPr>
        <w:pStyle w:val="Gambar31"/>
        <w:numPr>
          <w:ilvl w:val="0"/>
          <w:numId w:val="15"/>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DF22A4">
      <w:pPr>
        <w:pStyle w:val="Gambar31"/>
        <w:numPr>
          <w:ilvl w:val="0"/>
          <w:numId w:val="15"/>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DF22A4">
      <w:pPr>
        <w:pStyle w:val="Gambar31"/>
        <w:numPr>
          <w:ilvl w:val="0"/>
          <w:numId w:val="15"/>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DF22A4">
      <w:pPr>
        <w:pStyle w:val="Gambar31"/>
        <w:numPr>
          <w:ilvl w:val="0"/>
          <w:numId w:val="15"/>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DF22A4">
      <w:pPr>
        <w:pStyle w:val="Gambar31"/>
        <w:numPr>
          <w:ilvl w:val="0"/>
          <w:numId w:val="15"/>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228A577C"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DF22A4">
      <w:pPr>
        <w:pStyle w:val="Gambar31"/>
        <w:numPr>
          <w:ilvl w:val="0"/>
          <w:numId w:val="15"/>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DF22A4">
      <w:pPr>
        <w:pStyle w:val="Gambar31"/>
        <w:numPr>
          <w:ilvl w:val="0"/>
          <w:numId w:val="15"/>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DF22A4">
      <w:pPr>
        <w:pStyle w:val="Gambar31"/>
        <w:numPr>
          <w:ilvl w:val="0"/>
          <w:numId w:val="15"/>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DF22A4">
      <w:pPr>
        <w:pStyle w:val="Gambar31"/>
        <w:numPr>
          <w:ilvl w:val="0"/>
          <w:numId w:val="15"/>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DF22A4">
      <w:pPr>
        <w:pStyle w:val="Gambar31"/>
        <w:numPr>
          <w:ilvl w:val="0"/>
          <w:numId w:val="15"/>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DF22A4">
      <w:pPr>
        <w:pStyle w:val="Gambar31"/>
        <w:numPr>
          <w:ilvl w:val="0"/>
          <w:numId w:val="15"/>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DF22A4">
      <w:pPr>
        <w:pStyle w:val="Gambar31"/>
        <w:numPr>
          <w:ilvl w:val="0"/>
          <w:numId w:val="15"/>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09C9FBF0"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DF22A4">
      <w:pPr>
        <w:pStyle w:val="Gambar31"/>
        <w:numPr>
          <w:ilvl w:val="0"/>
          <w:numId w:val="15"/>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DF22A4">
      <w:pPr>
        <w:pStyle w:val="Gambar31"/>
        <w:numPr>
          <w:ilvl w:val="0"/>
          <w:numId w:val="15"/>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DF22A4">
      <w:pPr>
        <w:pStyle w:val="Gambar31"/>
        <w:numPr>
          <w:ilvl w:val="0"/>
          <w:numId w:val="15"/>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DF22A4">
      <w:pPr>
        <w:pStyle w:val="Gambar31"/>
        <w:numPr>
          <w:ilvl w:val="0"/>
          <w:numId w:val="15"/>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r w:rsidRPr="009075BB">
        <w:rPr>
          <w:rFonts w:cs="Times New Roman"/>
        </w:rPr>
        <w:t>Perancangan Pengujian</w:t>
      </w:r>
      <w:bookmarkEnd w:id="319"/>
      <w:bookmarkEnd w:id="320"/>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DF22A4">
      <w:pPr>
        <w:pStyle w:val="BodyText"/>
        <w:numPr>
          <w:ilvl w:val="0"/>
          <w:numId w:val="28"/>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B76547">
      <w:pPr>
        <w:pStyle w:val="TabelBab3"/>
        <w:ind w:left="1276"/>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w:t>
      </w:r>
      <w:bookmarkStart w:id="324" w:name="_GoBack"/>
      <w:bookmarkEnd w:id="324"/>
      <w:r w:rsidRPr="009075BB">
        <w:t>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B76547">
      <w:pPr>
        <w:pStyle w:val="TabelBab3"/>
        <w:ind w:left="1276"/>
        <w:rPr>
          <w:b/>
        </w:rPr>
      </w:pPr>
      <w:bookmarkStart w:id="325" w:name="_Toc192653897"/>
      <w:bookmarkStart w:id="326"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5"/>
      <w:bookmarkEnd w:id="326"/>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605BA82D"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B76547">
      <w:pPr>
        <w:pStyle w:val="TabelBab3"/>
        <w:ind w:left="1276"/>
        <w:rPr>
          <w:b/>
        </w:rPr>
      </w:pPr>
      <w:bookmarkStart w:id="327" w:name="_Toc192653898"/>
      <w:bookmarkStart w:id="328" w:name="_Toc195951979"/>
      <w:r w:rsidRPr="009075BB">
        <w:t xml:space="preserve">Pengujian </w:t>
      </w:r>
      <w:r w:rsidR="00344379" w:rsidRPr="00344379">
        <w:rPr>
          <w:i/>
        </w:rPr>
        <w:t>Blackbox</w:t>
      </w:r>
      <w:r w:rsidRPr="009075BB">
        <w:t xml:space="preserve"> Halaman</w:t>
      </w:r>
      <w:r w:rsidRPr="009075BB">
        <w:rPr>
          <w:i/>
        </w:rPr>
        <w:t xml:space="preserve"> </w:t>
      </w:r>
      <w:r w:rsidRPr="00B76547">
        <w:rPr>
          <w:i/>
        </w:rPr>
        <w:t>Dashboard</w:t>
      </w:r>
      <w:bookmarkEnd w:id="327"/>
      <w:bookmarkEnd w:id="32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B76547">
      <w:pPr>
        <w:pStyle w:val="TabelBab3"/>
        <w:ind w:left="1276"/>
        <w:rPr>
          <w:b/>
        </w:rPr>
      </w:pPr>
      <w:bookmarkStart w:id="329" w:name="_Toc192653899"/>
      <w:bookmarkStart w:id="330"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9"/>
      <w:bookmarkEnd w:id="33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B76547">
      <w:pPr>
        <w:pStyle w:val="TabelBab3"/>
        <w:ind w:left="1276"/>
        <w:rPr>
          <w:b/>
        </w:rPr>
      </w:pPr>
      <w:bookmarkStart w:id="331" w:name="_Toc192653900"/>
      <w:bookmarkStart w:id="332"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1"/>
      <w:bookmarkEnd w:id="33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B76547">
      <w:pPr>
        <w:pStyle w:val="TabelBab3"/>
        <w:ind w:left="1276"/>
        <w:rPr>
          <w:b/>
        </w:rPr>
      </w:pPr>
      <w:bookmarkStart w:id="333" w:name="_Toc192653901"/>
      <w:bookmarkStart w:id="334"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3"/>
      <w:bookmarkEnd w:id="33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B76547">
      <w:pPr>
        <w:pStyle w:val="TabelBab3"/>
        <w:ind w:left="1276"/>
        <w:rPr>
          <w:b/>
        </w:rPr>
      </w:pPr>
      <w:bookmarkStart w:id="335" w:name="_Toc192653902"/>
      <w:bookmarkStart w:id="336"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5"/>
      <w:bookmarkEnd w:id="3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B76547">
      <w:pPr>
        <w:pStyle w:val="TabelBab3"/>
        <w:ind w:left="1276"/>
        <w:rPr>
          <w:b/>
        </w:rPr>
      </w:pPr>
      <w:bookmarkStart w:id="337" w:name="_Toc192653903"/>
      <w:bookmarkStart w:id="338"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7"/>
      <w:bookmarkEnd w:id="3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46AD6F2C"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B76547">
      <w:pPr>
        <w:pStyle w:val="TabelBab3"/>
        <w:ind w:left="1276"/>
        <w:rPr>
          <w:b/>
        </w:rPr>
      </w:pPr>
      <w:bookmarkStart w:id="339" w:name="_Toc192653904"/>
      <w:bookmarkStart w:id="340"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9"/>
      <w:bookmarkEnd w:id="34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2A6A840E"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B76547">
      <w:pPr>
        <w:pStyle w:val="TabelBab3"/>
        <w:ind w:left="1276"/>
        <w:rPr>
          <w:b/>
        </w:rPr>
      </w:pPr>
      <w:bookmarkStart w:id="341" w:name="_Toc192653905"/>
      <w:bookmarkStart w:id="342"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1"/>
      <w:bookmarkEnd w:id="34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B76547">
      <w:pPr>
        <w:pStyle w:val="TabelBab3"/>
        <w:ind w:left="1276"/>
        <w:rPr>
          <w:b/>
        </w:rPr>
      </w:pPr>
      <w:bookmarkStart w:id="343" w:name="_Toc192653906"/>
      <w:bookmarkStart w:id="344"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3"/>
      <w:bookmarkEnd w:id="34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BD7820">
        <w:trPr>
          <w:trHeight w:val="1384"/>
        </w:trPr>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BD7820">
        <w:trPr>
          <w:trHeight w:val="1685"/>
        </w:trPr>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BD7820">
        <w:trPr>
          <w:trHeight w:val="1494"/>
        </w:trPr>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BD7820">
        <w:trPr>
          <w:trHeight w:val="1618"/>
        </w:trPr>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B76547">
      <w:pPr>
        <w:pStyle w:val="TabelBab3"/>
        <w:ind w:left="1276"/>
        <w:rPr>
          <w:b/>
        </w:rPr>
      </w:pPr>
      <w:bookmarkStart w:id="345" w:name="_Toc192653907"/>
      <w:bookmarkStart w:id="346"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5"/>
      <w:bookmarkEnd w:id="34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B76547">
      <w:pPr>
        <w:pStyle w:val="TabelBab3"/>
        <w:ind w:left="1276"/>
        <w:rPr>
          <w:b/>
        </w:rPr>
      </w:pPr>
      <w:bookmarkStart w:id="347" w:name="_Toc192653908"/>
      <w:bookmarkStart w:id="348"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7"/>
      <w:bookmarkEnd w:id="3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1D78518" w14:textId="77777777" w:rsidR="00BD7820" w:rsidRDefault="00BD7820" w:rsidP="00BD7820">
      <w:pPr>
        <w:pStyle w:val="BodyText"/>
        <w:ind w:left="1134"/>
      </w:pPr>
    </w:p>
    <w:p w14:paraId="1F3BFAD7" w14:textId="77777777" w:rsidR="0022286F" w:rsidRPr="009075BB" w:rsidRDefault="0022286F" w:rsidP="00BD7820">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B76547">
      <w:pPr>
        <w:pStyle w:val="TabelBab3"/>
        <w:ind w:left="1276"/>
        <w:rPr>
          <w:b/>
        </w:rPr>
      </w:pPr>
      <w:bookmarkStart w:id="349" w:name="_Toc192653909"/>
      <w:bookmarkStart w:id="350"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9"/>
      <w:bookmarkEnd w:id="3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BD7820">
        <w:trPr>
          <w:trHeight w:val="1061"/>
        </w:trPr>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BD7820">
        <w:trPr>
          <w:trHeight w:val="1076"/>
        </w:trPr>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B76547">
      <w:pPr>
        <w:pStyle w:val="TabelBab3"/>
        <w:ind w:left="1276"/>
        <w:rPr>
          <w:b/>
        </w:rPr>
      </w:pPr>
      <w:bookmarkStart w:id="351" w:name="_Toc192653910"/>
      <w:bookmarkStart w:id="352"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1"/>
      <w:bookmarkEnd w:id="352"/>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B76547">
      <w:pPr>
        <w:pStyle w:val="TabelBab3"/>
        <w:ind w:left="1276"/>
        <w:rPr>
          <w:b/>
        </w:rPr>
      </w:pPr>
      <w:bookmarkStart w:id="353" w:name="_Toc192653911"/>
      <w:bookmarkStart w:id="354"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3"/>
      <w:bookmarkEnd w:id="3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B76547">
      <w:pPr>
        <w:pStyle w:val="TabelBab3"/>
        <w:ind w:left="1276"/>
        <w:rPr>
          <w:b/>
        </w:rPr>
      </w:pPr>
      <w:bookmarkStart w:id="355" w:name="_Toc192653912"/>
      <w:bookmarkStart w:id="356"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5"/>
      <w:bookmarkEnd w:id="3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BD7820">
        <w:trPr>
          <w:trHeight w:val="1037"/>
        </w:trPr>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BD7820">
        <w:trPr>
          <w:trHeight w:val="1477"/>
        </w:trPr>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BD7820">
        <w:trPr>
          <w:trHeight w:val="1343"/>
        </w:trPr>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BD7820">
        <w:trPr>
          <w:trHeight w:val="1675"/>
        </w:trPr>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BD7820">
        <w:trPr>
          <w:trHeight w:val="1557"/>
        </w:trPr>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B76547">
      <w:pPr>
        <w:pStyle w:val="TabelBab3"/>
        <w:ind w:left="1276"/>
        <w:rPr>
          <w:b/>
        </w:rPr>
      </w:pPr>
      <w:bookmarkStart w:id="357" w:name="_Toc192653913"/>
      <w:bookmarkStart w:id="358" w:name="_Toc19595199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7"/>
      <w:bookmarkEnd w:id="35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BD7820">
        <w:trPr>
          <w:trHeight w:val="1325"/>
        </w:trPr>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BD7820">
        <w:trPr>
          <w:trHeight w:val="1457"/>
        </w:trPr>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89155E">
        <w:trPr>
          <w:trHeight w:val="1791"/>
        </w:trPr>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B76547">
      <w:pPr>
        <w:pStyle w:val="TabelBab3"/>
        <w:ind w:left="1276"/>
        <w:rPr>
          <w:b/>
        </w:rPr>
      </w:pPr>
      <w:bookmarkStart w:id="359" w:name="_Toc192653914"/>
      <w:bookmarkStart w:id="360"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9"/>
      <w:bookmarkEnd w:id="360"/>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89155E">
        <w:trPr>
          <w:trHeight w:val="1360"/>
        </w:trPr>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89155E">
        <w:trPr>
          <w:trHeight w:val="1505"/>
        </w:trPr>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89155E">
        <w:trPr>
          <w:trHeight w:val="1778"/>
        </w:trPr>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89155E">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B76547">
      <w:pPr>
        <w:pStyle w:val="TabelBab3"/>
        <w:ind w:left="1276"/>
        <w:rPr>
          <w:b/>
        </w:rPr>
      </w:pPr>
      <w:bookmarkStart w:id="361" w:name="_Toc192653915"/>
      <w:bookmarkStart w:id="362"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1"/>
      <w:bookmarkEnd w:id="362"/>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89155E">
        <w:trPr>
          <w:trHeight w:val="988"/>
        </w:trPr>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89155E">
        <w:trPr>
          <w:trHeight w:val="1474"/>
        </w:trPr>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89155E">
        <w:trPr>
          <w:trHeight w:val="1761"/>
        </w:trPr>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89155E">
        <w:trPr>
          <w:trHeight w:val="1712"/>
        </w:trPr>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89155E">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B76547">
      <w:pPr>
        <w:pStyle w:val="TabelBab3"/>
        <w:ind w:left="1276"/>
        <w:rPr>
          <w:b/>
        </w:rPr>
      </w:pPr>
      <w:bookmarkStart w:id="363" w:name="_Toc192653916"/>
      <w:bookmarkStart w:id="364"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3"/>
      <w:bookmarkEnd w:id="364"/>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89155E">
        <w:trPr>
          <w:trHeight w:val="1086"/>
        </w:trPr>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w:t>
            </w:r>
            <w:r w:rsidRPr="009075BB">
              <w:rPr>
                <w:rFonts w:ascii="Times New Roman" w:hAnsi="Times New Roman" w:cs="Times New Roman"/>
                <w:sz w:val="24"/>
                <w:szCs w:val="24"/>
              </w:rPr>
              <w:lastRenderedPageBreak/>
              <w:t>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B76547">
      <w:pPr>
        <w:pStyle w:val="TabelBab3"/>
        <w:ind w:left="1276"/>
        <w:rPr>
          <w:b/>
        </w:rPr>
      </w:pPr>
      <w:bookmarkStart w:id="365" w:name="_Toc192653917"/>
      <w:bookmarkStart w:id="366"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5"/>
      <w:bookmarkEnd w:id="366"/>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B76547">
      <w:pPr>
        <w:pStyle w:val="TabelBab3"/>
        <w:ind w:left="1276"/>
        <w:rPr>
          <w:b/>
        </w:rPr>
      </w:pPr>
      <w:bookmarkStart w:id="367" w:name="_Toc192653918"/>
      <w:bookmarkStart w:id="368"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7"/>
      <w:bookmarkEnd w:id="368"/>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DF22A4">
      <w:pPr>
        <w:pStyle w:val="BodyText"/>
        <w:numPr>
          <w:ilvl w:val="0"/>
          <w:numId w:val="28"/>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w:t>
      </w:r>
      <w:r w:rsidRPr="009075BB">
        <w:lastRenderedPageBreak/>
        <w:t xml:space="preserve">dilakukan adalah pengujian </w:t>
      </w:r>
      <w:r w:rsidRPr="009075BB">
        <w:rPr>
          <w:i/>
        </w:rPr>
        <w:t>beta</w:t>
      </w:r>
      <w:r w:rsidRPr="009075BB">
        <w:t>, yang dilakukan secara objektif oleh 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9" w:name="_Toc192653919"/>
      <w:bookmarkStart w:id="370" w:name="_Toc195952000"/>
      <w:r w:rsidRPr="009075BB">
        <w:rPr>
          <w:lang w:val="en-US"/>
        </w:rPr>
        <w:t>Bobot</w:t>
      </w:r>
      <w:r w:rsidRPr="009075BB">
        <w:rPr>
          <w:lang w:val="id"/>
        </w:rPr>
        <w:t xml:space="preserve"> Jawaban</w:t>
      </w:r>
      <w:bookmarkEnd w:id="369"/>
      <w:bookmarkEnd w:id="37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1" w:name="_Toc192653920"/>
      <w:bookmarkStart w:id="372" w:name="_Toc195952001"/>
      <w:r w:rsidRPr="009075BB">
        <w:rPr>
          <w:lang w:val="en-US"/>
        </w:rPr>
        <w:t xml:space="preserve">Pertanyaaan Kuesioner </w:t>
      </w:r>
      <w:r w:rsidRPr="009075BB">
        <w:rPr>
          <w:i/>
          <w:lang w:val="en-US"/>
        </w:rPr>
        <w:t>User Acceptance Testing</w:t>
      </w:r>
      <w:bookmarkEnd w:id="371"/>
      <w:bookmarkEnd w:id="372"/>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89155E">
        <w:trPr>
          <w:trHeight w:val="65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89155E">
        <w:trPr>
          <w:trHeight w:val="1399"/>
        </w:trPr>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89155E">
        <w:trPr>
          <w:trHeight w:val="1845"/>
        </w:trPr>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89155E">
        <w:trPr>
          <w:trHeight w:val="1828"/>
        </w:trPr>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9155E">
        <w:trPr>
          <w:trHeight w:val="1304"/>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89155E">
        <w:trPr>
          <w:trHeight w:val="1750"/>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89155E">
        <w:trPr>
          <w:trHeight w:val="1363"/>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DF22A4">
      <w:pPr>
        <w:pStyle w:val="BodyText"/>
        <w:numPr>
          <w:ilvl w:val="0"/>
          <w:numId w:val="29"/>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DF22A4">
      <w:pPr>
        <w:pStyle w:val="BodyText"/>
        <w:numPr>
          <w:ilvl w:val="0"/>
          <w:numId w:val="29"/>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3" w:name="_Toc195952512"/>
      <w:r>
        <w:lastRenderedPageBreak/>
        <w:t xml:space="preserve">BAB IV </w:t>
      </w:r>
      <w:r>
        <w:br/>
        <w:t>HASIL DAN PEMBAHASAN</w:t>
      </w:r>
      <w:bookmarkEnd w:id="373"/>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DF22A4">
      <w:pPr>
        <w:pStyle w:val="Heading2"/>
        <w:numPr>
          <w:ilvl w:val="1"/>
          <w:numId w:val="12"/>
        </w:numPr>
        <w:ind w:left="567" w:hanging="567"/>
      </w:pPr>
      <w:bookmarkStart w:id="374" w:name="_Toc195952513"/>
      <w:r>
        <w:t xml:space="preserve">Penerapan </w:t>
      </w:r>
      <w:r w:rsidR="004177C5">
        <w:t xml:space="preserve">Metode </w:t>
      </w:r>
      <w:r w:rsidR="004177C5" w:rsidRPr="004177C5">
        <w:rPr>
          <w:i/>
        </w:rPr>
        <w:t>Waterfall</w:t>
      </w:r>
      <w:bookmarkEnd w:id="374"/>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DF22A4">
      <w:pPr>
        <w:pStyle w:val="Heading3"/>
        <w:numPr>
          <w:ilvl w:val="0"/>
          <w:numId w:val="30"/>
        </w:numPr>
        <w:spacing w:line="360" w:lineRule="auto"/>
        <w:ind w:left="1276" w:hanging="709"/>
        <w:rPr>
          <w:lang w:val="id"/>
        </w:rPr>
      </w:pPr>
      <w:bookmarkStart w:id="375" w:name="_Toc195952514"/>
      <w:r w:rsidRPr="00FC42D0">
        <w:t>Penerapan</w:t>
      </w:r>
      <w:r>
        <w:rPr>
          <w:lang w:val="id"/>
        </w:rPr>
        <w:t xml:space="preserve"> Tampilan</w:t>
      </w:r>
      <w:bookmarkEnd w:id="375"/>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DF22A4">
      <w:pPr>
        <w:pStyle w:val="BodyText"/>
        <w:numPr>
          <w:ilvl w:val="0"/>
          <w:numId w:val="31"/>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DF22A4">
      <w:pPr>
        <w:pStyle w:val="BodyText"/>
        <w:numPr>
          <w:ilvl w:val="0"/>
          <w:numId w:val="32"/>
        </w:numPr>
        <w:ind w:left="1701" w:hanging="567"/>
      </w:pPr>
      <w:r>
        <w:t xml:space="preserve">Halaman </w:t>
      </w:r>
      <w:r w:rsidR="00C853AA">
        <w:t>Home</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84876">
      <w:pPr>
        <w:pStyle w:val="Gambar41"/>
        <w:ind w:left="1276"/>
      </w:pPr>
      <w:bookmarkStart w:id="376" w:name="_Toc195951890"/>
      <w:r>
        <w:t xml:space="preserve">Halaman </w:t>
      </w:r>
      <w:r w:rsidR="00C853AA">
        <w:rPr>
          <w:lang w:val="en-US"/>
        </w:rPr>
        <w:t>Home</w:t>
      </w:r>
      <w:bookmarkEnd w:id="376"/>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DF22A4">
      <w:pPr>
        <w:pStyle w:val="BodyText"/>
        <w:numPr>
          <w:ilvl w:val="0"/>
          <w:numId w:val="32"/>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Pr="00E374BC">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684876">
      <w:pPr>
        <w:pStyle w:val="Gambar41"/>
        <w:ind w:left="1276"/>
      </w:pPr>
      <w:bookmarkStart w:id="377" w:name="_Toc195951891"/>
      <w:r>
        <w:t xml:space="preserve">Halaman </w:t>
      </w:r>
      <w:r w:rsidRPr="00E374BC">
        <w:rPr>
          <w:i/>
        </w:rPr>
        <w:t>Gallery</w:t>
      </w:r>
      <w:bookmarkEnd w:id="377"/>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DF22A4">
      <w:pPr>
        <w:pStyle w:val="BodyText"/>
        <w:numPr>
          <w:ilvl w:val="0"/>
          <w:numId w:val="32"/>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Pr="00E374BC">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684876">
      <w:pPr>
        <w:pStyle w:val="Gambar41"/>
        <w:ind w:left="1276"/>
      </w:pPr>
      <w:bookmarkStart w:id="378" w:name="_Toc195951892"/>
      <w:r>
        <w:t xml:space="preserve">Halaman Detail </w:t>
      </w:r>
      <w:r w:rsidRPr="00E374BC">
        <w:rPr>
          <w:i/>
        </w:rPr>
        <w:t>Gallery</w:t>
      </w:r>
      <w:bookmarkEnd w:id="378"/>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DF22A4">
      <w:pPr>
        <w:pStyle w:val="BodyText"/>
        <w:numPr>
          <w:ilvl w:val="0"/>
          <w:numId w:val="32"/>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Pr="00E374BC">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684876">
      <w:pPr>
        <w:pStyle w:val="Gambar41"/>
        <w:ind w:left="1276"/>
      </w:pPr>
      <w:bookmarkStart w:id="379" w:name="_Toc195951893"/>
      <w:r>
        <w:t xml:space="preserve">Halaman </w:t>
      </w:r>
      <w:r w:rsidRPr="00E374BC">
        <w:rPr>
          <w:i/>
        </w:rPr>
        <w:t>News</w:t>
      </w:r>
      <w:bookmarkEnd w:id="379"/>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DF22A4">
      <w:pPr>
        <w:pStyle w:val="BodyText"/>
        <w:numPr>
          <w:ilvl w:val="0"/>
          <w:numId w:val="32"/>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tail berita dapat dilihat pada g</w:t>
      </w:r>
      <w:r w:rsidRPr="00AA7660">
        <w:rPr>
          <w:color w:val="auto"/>
          <w:lang w:val="en-US"/>
        </w:rPr>
        <w:t>ambar 4.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684876">
      <w:pPr>
        <w:pStyle w:val="Gambar41"/>
        <w:ind w:left="1276"/>
        <w:rPr>
          <w:i/>
        </w:rPr>
      </w:pPr>
      <w:bookmarkStart w:id="380" w:name="_Toc195951894"/>
      <w:r>
        <w:t xml:space="preserve">Halaman Detail </w:t>
      </w:r>
      <w:r w:rsidRPr="00E374BC">
        <w:rPr>
          <w:i/>
        </w:rPr>
        <w:t>News</w:t>
      </w:r>
      <w:bookmarkEnd w:id="380"/>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DF22A4">
      <w:pPr>
        <w:pStyle w:val="BodyText"/>
        <w:numPr>
          <w:ilvl w:val="0"/>
          <w:numId w:val="32"/>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Pr="00E374BC">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684876">
      <w:pPr>
        <w:pStyle w:val="Gambar41"/>
        <w:ind w:left="1276"/>
        <w:rPr>
          <w:i/>
        </w:rPr>
      </w:pPr>
      <w:bookmarkStart w:id="381" w:name="_Toc195951895"/>
      <w:r>
        <w:t xml:space="preserve">Halaman </w:t>
      </w:r>
      <w:r w:rsidRPr="00E374BC">
        <w:rPr>
          <w:i/>
        </w:rPr>
        <w:t>Contact</w:t>
      </w:r>
      <w:bookmarkEnd w:id="381"/>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DF22A4">
      <w:pPr>
        <w:pStyle w:val="BodyText"/>
        <w:numPr>
          <w:ilvl w:val="0"/>
          <w:numId w:val="32"/>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Pr="00A87D01">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684876">
      <w:pPr>
        <w:pStyle w:val="Gambar41"/>
        <w:ind w:left="1276"/>
        <w:rPr>
          <w:i/>
        </w:rPr>
      </w:pPr>
      <w:bookmarkStart w:id="382" w:name="_Toc195951896"/>
      <w:r>
        <w:t xml:space="preserve">Halaman </w:t>
      </w:r>
      <w:r w:rsidRPr="00A87D01">
        <w:rPr>
          <w:i/>
        </w:rPr>
        <w:t>achievement</w:t>
      </w:r>
      <w:bookmarkEnd w:id="382"/>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DF22A4">
      <w:pPr>
        <w:pStyle w:val="BodyText"/>
        <w:numPr>
          <w:ilvl w:val="0"/>
          <w:numId w:val="32"/>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Pr="00A87D01">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684876">
      <w:pPr>
        <w:pStyle w:val="Gambar41"/>
        <w:ind w:left="1276"/>
        <w:rPr>
          <w:i/>
        </w:rPr>
      </w:pPr>
      <w:bookmarkStart w:id="383" w:name="_Toc195951897"/>
      <w:r>
        <w:t xml:space="preserve">Halaman </w:t>
      </w:r>
      <w:r>
        <w:rPr>
          <w:i/>
          <w:lang w:val="en-US"/>
        </w:rPr>
        <w:t>R</w:t>
      </w:r>
      <w:r w:rsidRPr="00A87D01">
        <w:rPr>
          <w:i/>
        </w:rPr>
        <w:t>egistration</w:t>
      </w:r>
      <w:bookmarkEnd w:id="383"/>
    </w:p>
    <w:p w14:paraId="5C25342A" w14:textId="77777777" w:rsidR="00A87D01" w:rsidRPr="00A87D01" w:rsidRDefault="00A87D01" w:rsidP="00A87D01">
      <w:pPr>
        <w:pStyle w:val="NoSpacing"/>
        <w:rPr>
          <w:lang w:val="id-ID"/>
        </w:rPr>
      </w:pPr>
    </w:p>
    <w:p w14:paraId="28FF95B8" w14:textId="77777777" w:rsidR="001D61E2" w:rsidRDefault="00D00E4E" w:rsidP="00D00E4E">
      <w:pPr>
        <w:pStyle w:val="BodyText"/>
        <w:ind w:left="1134"/>
      </w:pPr>
      <w:r w:rsidRPr="00D00E4E">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Gambar 4.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684876">
      <w:pPr>
        <w:pStyle w:val="Gambar41"/>
        <w:ind w:left="1276"/>
        <w:rPr>
          <w:i/>
        </w:rPr>
      </w:pPr>
      <w:bookmarkStart w:id="384"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4"/>
    </w:p>
    <w:p w14:paraId="2C841356" w14:textId="77777777" w:rsidR="00B232C5" w:rsidRPr="00B232C5" w:rsidRDefault="00B232C5" w:rsidP="00B232C5">
      <w:pPr>
        <w:pStyle w:val="NoSpacing"/>
        <w:rPr>
          <w:lang w:val="id-ID"/>
        </w:rPr>
      </w:pPr>
    </w:p>
    <w:p w14:paraId="3D6FCE33" w14:textId="32E29F7F"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an dapat dilihat pada gambar 4.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684876">
      <w:pPr>
        <w:pStyle w:val="Gambar41"/>
        <w:ind w:left="1276"/>
      </w:pPr>
      <w:bookmarkStart w:id="385" w:name="_Toc195951899"/>
      <w:r>
        <w:t>Fitur Cek Pendaftaran</w:t>
      </w:r>
      <w:bookmarkEnd w:id="385"/>
    </w:p>
    <w:p w14:paraId="7E4439BC" w14:textId="77777777" w:rsidR="004A409F" w:rsidRPr="004A409F" w:rsidRDefault="004A409F" w:rsidP="004A409F">
      <w:pPr>
        <w:pStyle w:val="NoSpacing"/>
        <w:rPr>
          <w:lang w:val="id-ID"/>
        </w:rPr>
      </w:pPr>
    </w:p>
    <w:p w14:paraId="733B8A4A" w14:textId="3E865306" w:rsidR="00D00E4E" w:rsidRDefault="00792D05" w:rsidP="00DF22A4">
      <w:pPr>
        <w:pStyle w:val="BodyText"/>
        <w:numPr>
          <w:ilvl w:val="0"/>
          <w:numId w:val="32"/>
        </w:numPr>
        <w:ind w:left="1701" w:hanging="567"/>
      </w:pPr>
      <w:r>
        <w:t xml:space="preserve">Halaman </w:t>
      </w:r>
      <w:r w:rsidRPr="00792D05">
        <w:rPr>
          <w:i/>
        </w:rPr>
        <w:t>Login</w:t>
      </w:r>
      <w:r>
        <w:t xml:space="preserve"> </w:t>
      </w:r>
    </w:p>
    <w:p w14:paraId="0FA6BB6D" w14:textId="6A07308E"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684876">
      <w:pPr>
        <w:pStyle w:val="Gambar41"/>
        <w:ind w:left="1276"/>
        <w:rPr>
          <w:i/>
        </w:rPr>
      </w:pPr>
      <w:bookmarkStart w:id="386" w:name="_Toc195951900"/>
      <w:r>
        <w:t xml:space="preserve">Halaman </w:t>
      </w:r>
      <w:r w:rsidRPr="00A87D01">
        <w:rPr>
          <w:i/>
        </w:rPr>
        <w:t>Login</w:t>
      </w:r>
      <w:bookmarkEnd w:id="386"/>
    </w:p>
    <w:p w14:paraId="21322DA0" w14:textId="77777777" w:rsidR="00A87D01" w:rsidRPr="00A87D01" w:rsidRDefault="00A87D01" w:rsidP="00A87D01">
      <w:pPr>
        <w:pStyle w:val="NoSpacing"/>
        <w:rPr>
          <w:lang w:val="id-ID"/>
        </w:rPr>
      </w:pPr>
    </w:p>
    <w:p w14:paraId="09410E5A" w14:textId="33DEE435"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lihat pada gambar 4.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84876">
      <w:pPr>
        <w:pStyle w:val="Gambar41"/>
        <w:ind w:left="1276"/>
      </w:pPr>
      <w:bookmarkStart w:id="387" w:name="_Toc195951901"/>
      <w:r w:rsidRPr="006A3BA6">
        <w:rPr>
          <w:i/>
        </w:rPr>
        <w:t>Login</w:t>
      </w:r>
      <w:r>
        <w:t xml:space="preserve"> Gagal</w:t>
      </w:r>
      <w:bookmarkEnd w:id="387"/>
    </w:p>
    <w:p w14:paraId="7BEABBE2" w14:textId="77777777" w:rsidR="006A3BA6" w:rsidRPr="006A3BA6" w:rsidRDefault="006A3BA6" w:rsidP="006A3BA6">
      <w:pPr>
        <w:pStyle w:val="NoSpacing"/>
        <w:rPr>
          <w:lang w:val="id-ID"/>
        </w:rPr>
      </w:pPr>
    </w:p>
    <w:p w14:paraId="1D987057" w14:textId="0B3D9787" w:rsidR="005D7D6D" w:rsidRDefault="005D7D6D" w:rsidP="00DF22A4">
      <w:pPr>
        <w:pStyle w:val="BodyText"/>
        <w:numPr>
          <w:ilvl w:val="0"/>
          <w:numId w:val="31"/>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DF22A4">
      <w:pPr>
        <w:pStyle w:val="BodyText"/>
        <w:numPr>
          <w:ilvl w:val="0"/>
          <w:numId w:val="33"/>
        </w:numPr>
        <w:ind w:left="1701" w:hanging="567"/>
      </w:pPr>
      <w:r>
        <w:t xml:space="preserve">Halaman </w:t>
      </w:r>
      <w:r w:rsidRPr="00663076">
        <w:rPr>
          <w:i/>
        </w:rPr>
        <w:t>Dashboard</w:t>
      </w:r>
      <w:r>
        <w:t xml:space="preserve"> Anggota</w:t>
      </w:r>
    </w:p>
    <w:p w14:paraId="485B1C75" w14:textId="6B674024"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684876">
      <w:pPr>
        <w:pStyle w:val="Gambar41"/>
        <w:ind w:left="1276"/>
      </w:pPr>
      <w:bookmarkStart w:id="388" w:name="_Toc195951902"/>
      <w:r w:rsidRPr="00684876">
        <w:t>Halaman</w:t>
      </w:r>
      <w:r>
        <w:t xml:space="preserve"> </w:t>
      </w:r>
      <w:r w:rsidRPr="00DE00B8">
        <w:rPr>
          <w:i/>
        </w:rPr>
        <w:t>Dashboard</w:t>
      </w:r>
      <w:r>
        <w:t xml:space="preserve"> Anggota</w:t>
      </w:r>
      <w:bookmarkEnd w:id="388"/>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DF22A4">
      <w:pPr>
        <w:pStyle w:val="BodyText"/>
        <w:numPr>
          <w:ilvl w:val="0"/>
          <w:numId w:val="33"/>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7649F89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sensi anggota ditunjukkan pada g</w:t>
      </w:r>
      <w:r w:rsidR="00C853AA">
        <w:t>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684876">
      <w:pPr>
        <w:pStyle w:val="Gambar41"/>
        <w:ind w:left="1276"/>
      </w:pPr>
      <w:bookmarkStart w:id="389"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9"/>
    </w:p>
    <w:p w14:paraId="1EE8A292" w14:textId="77777777" w:rsidR="00DE00B8" w:rsidRPr="00DE00B8" w:rsidRDefault="00DE00B8" w:rsidP="00DE00B8">
      <w:pPr>
        <w:pStyle w:val="NoSpacing"/>
        <w:rPr>
          <w:lang w:val="id-ID"/>
        </w:rPr>
      </w:pPr>
    </w:p>
    <w:p w14:paraId="6152A467" w14:textId="5B48ED5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Gambar 4.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684876">
      <w:pPr>
        <w:pStyle w:val="Gambar41"/>
        <w:ind w:left="1276"/>
      </w:pPr>
      <w:bookmarkStart w:id="390" w:name="_Toc195951904"/>
      <w:r w:rsidRPr="00684876">
        <w:rPr>
          <w:i/>
        </w:rPr>
        <w:t>Scan</w:t>
      </w:r>
      <w:r>
        <w:t xml:space="preserve"> Presensi Status Tidak Aktif</w:t>
      </w:r>
      <w:bookmarkEnd w:id="390"/>
    </w:p>
    <w:p w14:paraId="32AF2CDC" w14:textId="77777777" w:rsidR="000740FD" w:rsidRPr="000740FD" w:rsidRDefault="000740FD" w:rsidP="000740FD">
      <w:pPr>
        <w:pStyle w:val="NoSpacing"/>
        <w:rPr>
          <w:lang w:val="id"/>
        </w:rPr>
      </w:pPr>
    </w:p>
    <w:p w14:paraId="6BB187B8" w14:textId="0F2D1B63" w:rsidR="000740FD" w:rsidRDefault="000740FD" w:rsidP="00DF22A4">
      <w:pPr>
        <w:pStyle w:val="BodyText"/>
        <w:numPr>
          <w:ilvl w:val="0"/>
          <w:numId w:val="33"/>
        </w:numPr>
        <w:ind w:left="1701" w:hanging="567"/>
      </w:pPr>
      <w:r>
        <w:t xml:space="preserve">Halaman </w:t>
      </w:r>
      <w:r w:rsidR="004A409F" w:rsidRPr="004A409F">
        <w:rPr>
          <w:i/>
        </w:rPr>
        <w:t>Post</w:t>
      </w:r>
      <w:r>
        <w:t xml:space="preserve"> Anggota</w:t>
      </w:r>
    </w:p>
    <w:p w14:paraId="0558D183" w14:textId="623FF242"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0740FD" w:rsidRPr="00DE00B8">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684876">
      <w:pPr>
        <w:pStyle w:val="Gambar41"/>
        <w:ind w:left="1276"/>
      </w:pPr>
      <w:bookmarkStart w:id="391" w:name="_Toc195951905"/>
      <w:r>
        <w:t xml:space="preserve">Halaman </w:t>
      </w:r>
      <w:r w:rsidR="004A409F" w:rsidRPr="004A409F">
        <w:rPr>
          <w:i/>
        </w:rPr>
        <w:t>Post</w:t>
      </w:r>
      <w:r>
        <w:t xml:space="preserve"> Anggota</w:t>
      </w:r>
      <w:bookmarkEnd w:id="391"/>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DF22A4">
      <w:pPr>
        <w:pStyle w:val="BodyText"/>
        <w:numPr>
          <w:ilvl w:val="0"/>
          <w:numId w:val="33"/>
        </w:numPr>
        <w:ind w:left="1701" w:hanging="567"/>
      </w:pPr>
      <w:r>
        <w:t xml:space="preserve">Halaman </w:t>
      </w:r>
      <w:r w:rsidR="00C853AA">
        <w:rPr>
          <w:i/>
        </w:rPr>
        <w:t>Attendance</w:t>
      </w:r>
      <w:r w:rsidR="00C853AA">
        <w:t xml:space="preserve"> Anggota</w:t>
      </w:r>
    </w:p>
    <w:p w14:paraId="63283FB4" w14:textId="5A60E0F9" w:rsidR="00EC7FB8" w:rsidRDefault="00EC7FB8" w:rsidP="00EC7FB8">
      <w:pPr>
        <w:pStyle w:val="BodyText"/>
        <w:ind w:left="1134"/>
      </w:pPr>
      <w:r>
        <w:t>Halaman Lihat Kehadiran merupakan halaman yang menampilkan detail kehadiran anggota. Tampilan halaman kehadira</w:t>
      </w:r>
      <w:r w:rsidR="006A3BA6">
        <w:t>n d</w:t>
      </w:r>
      <w:r w:rsidR="00F47B18">
        <w:t>apat dilihat pada gambar 4.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684876">
      <w:pPr>
        <w:pStyle w:val="Gambar41"/>
        <w:ind w:left="1276"/>
      </w:pPr>
      <w:bookmarkStart w:id="392" w:name="_Toc195951906"/>
      <w:r>
        <w:t xml:space="preserve">Halaman </w:t>
      </w:r>
      <w:r w:rsidR="00C853AA" w:rsidRPr="00C853AA">
        <w:rPr>
          <w:i/>
          <w:lang w:val="en-US"/>
        </w:rPr>
        <w:t>Attendance</w:t>
      </w:r>
      <w:r>
        <w:t xml:space="preserve"> Anggota</w:t>
      </w:r>
      <w:bookmarkEnd w:id="392"/>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DF22A4">
      <w:pPr>
        <w:pStyle w:val="BodyText"/>
        <w:numPr>
          <w:ilvl w:val="0"/>
          <w:numId w:val="33"/>
        </w:numPr>
        <w:ind w:left="1701" w:hanging="567"/>
      </w:pPr>
      <w:r>
        <w:t xml:space="preserve">Halaman </w:t>
      </w:r>
      <w:r w:rsidR="00C853AA" w:rsidRPr="00C853AA">
        <w:rPr>
          <w:i/>
        </w:rPr>
        <w:t>Report</w:t>
      </w:r>
      <w:r w:rsidR="00C853AA">
        <w:rPr>
          <w:i/>
        </w:rPr>
        <w:t xml:space="preserve"> </w:t>
      </w:r>
      <w:r w:rsidR="00C853AA" w:rsidRPr="00C853AA">
        <w:t>Anggota</w:t>
      </w:r>
    </w:p>
    <w:p w14:paraId="3B0B4B49" w14:textId="0B9584EC" w:rsidR="00EC7FB8" w:rsidRDefault="00EC7FB8" w:rsidP="00EC7FB8">
      <w:pPr>
        <w:pStyle w:val="BodyText"/>
        <w:ind w:left="1134"/>
      </w:pPr>
      <w:r>
        <w:t xml:space="preserve">Halaman Laporan Nilai merupakan halaman yang menampilkan nilai anggota pada setiap semester. Tampilan halaman laporan dapat dilihat pada </w:t>
      </w:r>
      <w:r w:rsidR="00F47B18">
        <w:t>gambar 4.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684876">
      <w:pPr>
        <w:pStyle w:val="Gambar41"/>
        <w:ind w:left="1276"/>
      </w:pPr>
      <w:bookmarkStart w:id="393" w:name="_Toc195951907"/>
      <w:r>
        <w:t xml:space="preserve">Halaman </w:t>
      </w:r>
      <w:r w:rsidR="00C853AA" w:rsidRPr="00C853AA">
        <w:rPr>
          <w:i/>
          <w:lang w:val="en-US"/>
        </w:rPr>
        <w:t>Report</w:t>
      </w:r>
      <w:r>
        <w:t xml:space="preserve"> Anggota</w:t>
      </w:r>
      <w:bookmarkEnd w:id="393"/>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DF22A4">
      <w:pPr>
        <w:pStyle w:val="BodyText"/>
        <w:numPr>
          <w:ilvl w:val="0"/>
          <w:numId w:val="33"/>
        </w:numPr>
        <w:ind w:left="1701" w:hanging="567"/>
      </w:pPr>
      <w:r>
        <w:t>Halaman</w:t>
      </w:r>
      <w:r w:rsidR="007D29AF">
        <w:t xml:space="preserve"> </w:t>
      </w:r>
      <w:r w:rsidR="00C853AA" w:rsidRPr="00C853AA">
        <w:rPr>
          <w:i/>
        </w:rPr>
        <w:t>Profile</w:t>
      </w:r>
      <w:r w:rsidR="007D29AF">
        <w:t xml:space="preserve"> Anggota</w:t>
      </w:r>
    </w:p>
    <w:p w14:paraId="0F265F73" w14:textId="1362CBE1"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684876">
      <w:pPr>
        <w:pStyle w:val="Gambar41"/>
        <w:ind w:left="1276"/>
        <w:rPr>
          <w:lang w:val="en-US"/>
        </w:rPr>
      </w:pPr>
      <w:bookmarkStart w:id="394" w:name="_Toc195951908"/>
      <w:r>
        <w:t xml:space="preserve">Halaman </w:t>
      </w:r>
      <w:r w:rsidR="00C853AA" w:rsidRPr="00C853AA">
        <w:rPr>
          <w:i/>
          <w:lang w:val="en-US"/>
        </w:rPr>
        <w:t>Profile</w:t>
      </w:r>
      <w:r>
        <w:t xml:space="preserve"> Anggota</w:t>
      </w:r>
      <w:bookmarkEnd w:id="394"/>
    </w:p>
    <w:p w14:paraId="585EE28F" w14:textId="77777777" w:rsidR="000E0F49" w:rsidRPr="000E0F49" w:rsidRDefault="000E0F49" w:rsidP="000E0F49">
      <w:pPr>
        <w:pStyle w:val="NoSpacing"/>
      </w:pPr>
    </w:p>
    <w:p w14:paraId="54D4C702" w14:textId="77777777"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gambar 4.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684876">
      <w:pPr>
        <w:pStyle w:val="Gambar41"/>
        <w:ind w:left="1276"/>
      </w:pPr>
      <w:bookmarkStart w:id="395" w:name="_Toc195951909"/>
      <w:r>
        <w:t xml:space="preserve">Validasi </w:t>
      </w:r>
      <w:r w:rsidRPr="00684876">
        <w:rPr>
          <w:i/>
        </w:rPr>
        <w:t>Password</w:t>
      </w:r>
      <w:bookmarkEnd w:id="395"/>
    </w:p>
    <w:p w14:paraId="2688B1E7" w14:textId="77777777" w:rsidR="007D7CB0" w:rsidRPr="007D7CB0" w:rsidRDefault="007D7CB0" w:rsidP="007D7CB0">
      <w:pPr>
        <w:pStyle w:val="NoSpacing"/>
        <w:rPr>
          <w:lang w:val="id-ID"/>
        </w:rPr>
      </w:pPr>
    </w:p>
    <w:p w14:paraId="093685F7" w14:textId="2C26955F" w:rsidR="003532E2" w:rsidRDefault="007D7CB0" w:rsidP="003532E2">
      <w:pPr>
        <w:pStyle w:val="BodyText"/>
        <w:ind w:left="1134"/>
      </w:pPr>
      <w:r>
        <w:t>Validasi isian wajib juga diterapkan pada bagian data diri dan data lainnya, yang dapat dilihat pada Gambar 4.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684876">
      <w:pPr>
        <w:pStyle w:val="Gambar41"/>
        <w:ind w:left="1276"/>
      </w:pPr>
      <w:bookmarkStart w:id="396" w:name="_Toc195951910"/>
      <w:r>
        <w:t>Validasi Data Diri</w:t>
      </w:r>
      <w:bookmarkEnd w:id="396"/>
    </w:p>
    <w:p w14:paraId="5458461C" w14:textId="77777777" w:rsidR="003532E2" w:rsidRDefault="003532E2" w:rsidP="003532E2">
      <w:pPr>
        <w:pStyle w:val="NoSpacing"/>
        <w:rPr>
          <w:lang w:val="id"/>
        </w:rPr>
      </w:pPr>
    </w:p>
    <w:p w14:paraId="59867CDB" w14:textId="18680480" w:rsidR="003532E2" w:rsidRPr="003532E2" w:rsidRDefault="003532E2" w:rsidP="00DF22A4">
      <w:pPr>
        <w:pStyle w:val="BodyText"/>
        <w:numPr>
          <w:ilvl w:val="0"/>
          <w:numId w:val="31"/>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DF22A4">
      <w:pPr>
        <w:pStyle w:val="BodyText"/>
        <w:numPr>
          <w:ilvl w:val="0"/>
          <w:numId w:val="35"/>
        </w:numPr>
        <w:ind w:left="1701" w:hanging="567"/>
      </w:pPr>
      <w:r>
        <w:t xml:space="preserve">Halaman </w:t>
      </w:r>
      <w:r w:rsidRPr="003532E2">
        <w:rPr>
          <w:i/>
        </w:rPr>
        <w:t>Dashboard</w:t>
      </w:r>
      <w:r>
        <w:t xml:space="preserve"> Admin</w:t>
      </w:r>
    </w:p>
    <w:p w14:paraId="24C7CE60" w14:textId="1A8F2B19"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684876">
      <w:pPr>
        <w:pStyle w:val="Gambar41"/>
        <w:ind w:left="1276"/>
      </w:pPr>
      <w:bookmarkStart w:id="397" w:name="_Toc195951911"/>
      <w:r>
        <w:t xml:space="preserve">Halaman </w:t>
      </w:r>
      <w:r w:rsidRPr="000E0F49">
        <w:rPr>
          <w:i/>
        </w:rPr>
        <w:t>Dashboard</w:t>
      </w:r>
      <w:r>
        <w:t xml:space="preserve"> Admin</w:t>
      </w:r>
      <w:bookmarkEnd w:id="397"/>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DF22A4">
      <w:pPr>
        <w:pStyle w:val="BodyText"/>
        <w:numPr>
          <w:ilvl w:val="0"/>
          <w:numId w:val="35"/>
        </w:numPr>
        <w:ind w:left="1701" w:hanging="567"/>
      </w:pPr>
      <w:r>
        <w:t xml:space="preserve">Halaman </w:t>
      </w:r>
      <w:r w:rsidR="00C853AA" w:rsidRPr="00C853AA">
        <w:rPr>
          <w:i/>
        </w:rPr>
        <w:t>Presence</w:t>
      </w:r>
    </w:p>
    <w:p w14:paraId="6E7CD78F" w14:textId="068DC5D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684876">
      <w:pPr>
        <w:pStyle w:val="Gambar41"/>
        <w:ind w:left="1276"/>
      </w:pPr>
      <w:bookmarkStart w:id="398" w:name="_Toc195951912"/>
      <w:r>
        <w:t xml:space="preserve">Halaman </w:t>
      </w:r>
      <w:r w:rsidR="00C853AA" w:rsidRPr="00C853AA">
        <w:rPr>
          <w:i/>
          <w:lang w:val="en-US"/>
        </w:rPr>
        <w:t>Presence</w:t>
      </w:r>
      <w:bookmarkEnd w:id="398"/>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DF22A4">
      <w:pPr>
        <w:pStyle w:val="BodyText"/>
        <w:numPr>
          <w:ilvl w:val="0"/>
          <w:numId w:val="35"/>
        </w:numPr>
        <w:ind w:left="1701" w:hanging="567"/>
      </w:pPr>
      <w:r w:rsidRPr="002A4D62">
        <w:rPr>
          <w:i/>
        </w:rPr>
        <w:t>Form</w:t>
      </w:r>
      <w:r>
        <w:t xml:space="preserve"> Tambah </w:t>
      </w:r>
      <w:r w:rsidR="00C91F04" w:rsidRPr="00C91F04">
        <w:rPr>
          <w:i/>
        </w:rPr>
        <w:t>Presence</w:t>
      </w:r>
    </w:p>
    <w:p w14:paraId="607B38D3" w14:textId="29D4258D"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6A3BA6">
        <w:rPr>
          <w:color w:val="auto"/>
        </w:rPr>
        <w:t>ambar 4.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684876">
      <w:pPr>
        <w:pStyle w:val="Gambar41"/>
        <w:ind w:left="1276"/>
      </w:pPr>
      <w:bookmarkStart w:id="399" w:name="_Toc195951913"/>
      <w:r w:rsidRPr="00085E4E">
        <w:rPr>
          <w:i/>
        </w:rPr>
        <w:t>Form</w:t>
      </w:r>
      <w:r>
        <w:t xml:space="preserve"> Tambah </w:t>
      </w:r>
      <w:r w:rsidR="00C91F04" w:rsidRPr="00C91F04">
        <w:rPr>
          <w:i/>
          <w:lang w:val="en-US"/>
        </w:rPr>
        <w:t>Presence</w:t>
      </w:r>
      <w:bookmarkEnd w:id="399"/>
    </w:p>
    <w:p w14:paraId="22CC3622" w14:textId="77777777" w:rsidR="000E0F49" w:rsidRPr="000E0F49" w:rsidRDefault="000E0F49" w:rsidP="000E0F49">
      <w:pPr>
        <w:pStyle w:val="NoSpacing"/>
        <w:rPr>
          <w:lang w:val="id-ID"/>
        </w:rPr>
      </w:pPr>
    </w:p>
    <w:p w14:paraId="37836EEA" w14:textId="7467F5EB"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yang dapat dilihat pada gambar 4.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684876">
      <w:pPr>
        <w:pStyle w:val="Gambar41"/>
        <w:ind w:left="1276"/>
      </w:pPr>
      <w:bookmarkStart w:id="400" w:name="_Toc195951914"/>
      <w:r>
        <w:t xml:space="preserve">Validasi </w:t>
      </w:r>
      <w:r w:rsidRPr="00B53470">
        <w:rPr>
          <w:i/>
        </w:rPr>
        <w:t>Form</w:t>
      </w:r>
      <w:r>
        <w:t xml:space="preserve"> Tambah </w:t>
      </w:r>
      <w:r w:rsidRPr="00B53470">
        <w:rPr>
          <w:i/>
        </w:rPr>
        <w:t>Presence</w:t>
      </w:r>
      <w:bookmarkEnd w:id="400"/>
    </w:p>
    <w:p w14:paraId="44F8FB30" w14:textId="77777777" w:rsidR="002A4D62" w:rsidRPr="002A4D62" w:rsidRDefault="002A4D62" w:rsidP="002A4D62">
      <w:pPr>
        <w:pStyle w:val="NoSpacing"/>
        <w:rPr>
          <w:lang w:val="id"/>
        </w:rPr>
      </w:pPr>
    </w:p>
    <w:p w14:paraId="7039C400" w14:textId="7B1654C9" w:rsidR="002A4D62" w:rsidRDefault="002A4D62" w:rsidP="00DF22A4">
      <w:pPr>
        <w:pStyle w:val="BodyText"/>
        <w:numPr>
          <w:ilvl w:val="0"/>
          <w:numId w:val="35"/>
        </w:numPr>
        <w:ind w:left="1701" w:hanging="567"/>
      </w:pPr>
      <w:r>
        <w:t xml:space="preserve">Halaman Detail </w:t>
      </w:r>
      <w:r w:rsidR="00C91F04" w:rsidRPr="00C91F04">
        <w:rPr>
          <w:i/>
        </w:rPr>
        <w:t>Presence</w:t>
      </w:r>
    </w:p>
    <w:p w14:paraId="1EC92ED1" w14:textId="36426666"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17443B">
        <w:t>ga</w:t>
      </w:r>
      <w:r w:rsidR="006A3BA6">
        <w:t>mbar 4.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684876">
      <w:pPr>
        <w:pStyle w:val="Gambar41"/>
        <w:ind w:left="1276"/>
      </w:pPr>
      <w:bookmarkStart w:id="401" w:name="_Toc195951915"/>
      <w:r>
        <w:t xml:space="preserve">Halaman Detail </w:t>
      </w:r>
      <w:r w:rsidR="00C91F04" w:rsidRPr="00C91F04">
        <w:rPr>
          <w:i/>
          <w:lang w:val="en-US"/>
        </w:rPr>
        <w:t>Presence</w:t>
      </w:r>
      <w:bookmarkEnd w:id="401"/>
    </w:p>
    <w:p w14:paraId="025DB7CF" w14:textId="77777777" w:rsidR="000E0F49" w:rsidRPr="000E0F49" w:rsidRDefault="000E0F49" w:rsidP="000E0F49">
      <w:pPr>
        <w:pStyle w:val="NoSpacing"/>
        <w:rPr>
          <w:lang w:val="id-ID"/>
        </w:rPr>
      </w:pPr>
    </w:p>
    <w:p w14:paraId="4B5C34E7" w14:textId="18395436"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sebagaimana ditunjukkan pada g</w:t>
      </w:r>
      <w:r w:rsidR="00B53470" w:rsidRPr="00B53470">
        <w:t>ambar 4.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684876">
      <w:pPr>
        <w:pStyle w:val="Gambar41"/>
        <w:ind w:left="1276"/>
      </w:pPr>
      <w:bookmarkStart w:id="402" w:name="_Toc195951916"/>
      <w:r>
        <w:t xml:space="preserve">Validasi Edit </w:t>
      </w:r>
      <w:r w:rsidRPr="007A7321">
        <w:rPr>
          <w:i/>
        </w:rPr>
        <w:t>Presence</w:t>
      </w:r>
      <w:bookmarkEnd w:id="402"/>
    </w:p>
    <w:p w14:paraId="5D857463" w14:textId="77777777" w:rsidR="00F2249A" w:rsidRPr="00F2249A" w:rsidRDefault="00F2249A" w:rsidP="00F2249A">
      <w:pPr>
        <w:pStyle w:val="NoSpacing"/>
        <w:rPr>
          <w:lang w:val="id"/>
        </w:rPr>
      </w:pPr>
    </w:p>
    <w:p w14:paraId="6D0DD4BE" w14:textId="4658B934" w:rsidR="00100C37" w:rsidRDefault="00100C37" w:rsidP="00DF22A4">
      <w:pPr>
        <w:pStyle w:val="BodyText"/>
        <w:numPr>
          <w:ilvl w:val="0"/>
          <w:numId w:val="35"/>
        </w:numPr>
        <w:ind w:left="1701" w:hanging="567"/>
      </w:pPr>
      <w:r>
        <w:t xml:space="preserve">Halaman </w:t>
      </w:r>
      <w:r w:rsidR="004A409F" w:rsidRPr="004A409F">
        <w:rPr>
          <w:i/>
        </w:rPr>
        <w:t>Post</w:t>
      </w:r>
    </w:p>
    <w:p w14:paraId="615FD038" w14:textId="3651B549"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Pr="000E0F49">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684876">
      <w:pPr>
        <w:pStyle w:val="Gambar41"/>
        <w:ind w:left="1276"/>
      </w:pPr>
      <w:bookmarkStart w:id="403" w:name="_Toc195951917"/>
      <w:r>
        <w:t xml:space="preserve">Halaman </w:t>
      </w:r>
      <w:r w:rsidR="004A409F" w:rsidRPr="004A409F">
        <w:rPr>
          <w:i/>
        </w:rPr>
        <w:t>Post</w:t>
      </w:r>
      <w:bookmarkEnd w:id="403"/>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DF22A4">
      <w:pPr>
        <w:pStyle w:val="BodyText"/>
        <w:numPr>
          <w:ilvl w:val="0"/>
          <w:numId w:val="35"/>
        </w:numPr>
        <w:ind w:left="1701" w:hanging="567"/>
      </w:pPr>
      <w:r w:rsidRPr="00C91F04">
        <w:rPr>
          <w:i/>
        </w:rPr>
        <w:t>Form</w:t>
      </w:r>
      <w:r>
        <w:t xml:space="preserve"> Tambah </w:t>
      </w:r>
      <w:r w:rsidR="004A409F" w:rsidRPr="004A409F">
        <w:rPr>
          <w:i/>
        </w:rPr>
        <w:t>Post</w:t>
      </w:r>
    </w:p>
    <w:p w14:paraId="791F5022" w14:textId="092AE3E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Gambar 4.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684876">
      <w:pPr>
        <w:pStyle w:val="Gambar41"/>
        <w:ind w:left="1276"/>
      </w:pPr>
      <w:bookmarkStart w:id="404" w:name="_Toc195951918"/>
      <w:r w:rsidRPr="00085E4E">
        <w:rPr>
          <w:i/>
        </w:rPr>
        <w:t>Form</w:t>
      </w:r>
      <w:r>
        <w:t xml:space="preserve"> Tambah </w:t>
      </w:r>
      <w:r w:rsidR="004A409F" w:rsidRPr="004A409F">
        <w:rPr>
          <w:i/>
        </w:rPr>
        <w:t>Post</w:t>
      </w:r>
      <w:bookmarkEnd w:id="404"/>
    </w:p>
    <w:p w14:paraId="500D3CAC" w14:textId="77777777" w:rsidR="000E0F49" w:rsidRPr="000E0F49" w:rsidRDefault="000E0F49" w:rsidP="000E0F49">
      <w:pPr>
        <w:pStyle w:val="NoSpacing"/>
        <w:rPr>
          <w:lang w:val="id-ID"/>
        </w:rPr>
      </w:pPr>
    </w:p>
    <w:p w14:paraId="1CDC37AA" w14:textId="6691E8C4"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yang dapat dilihat pada gambar 4.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684876">
      <w:pPr>
        <w:pStyle w:val="Gambar41"/>
        <w:ind w:left="1276"/>
      </w:pPr>
      <w:bookmarkStart w:id="405" w:name="_Toc195951919"/>
      <w:r>
        <w:t xml:space="preserve">Validasi </w:t>
      </w:r>
      <w:r w:rsidRPr="007A7321">
        <w:rPr>
          <w:i/>
        </w:rPr>
        <w:t>Form</w:t>
      </w:r>
      <w:r>
        <w:t xml:space="preserve"> Tambah </w:t>
      </w:r>
      <w:r w:rsidRPr="007A7321">
        <w:rPr>
          <w:i/>
        </w:rPr>
        <w:t>Post</w:t>
      </w:r>
      <w:bookmarkEnd w:id="405"/>
    </w:p>
    <w:p w14:paraId="2CE57527" w14:textId="77777777" w:rsidR="00EC1426" w:rsidRDefault="00EC1426" w:rsidP="00EC1426">
      <w:pPr>
        <w:pStyle w:val="NoSpacing"/>
        <w:rPr>
          <w:lang w:val="id"/>
        </w:rPr>
      </w:pPr>
    </w:p>
    <w:p w14:paraId="79CC1C73" w14:textId="7261B347" w:rsidR="00EC1426" w:rsidRDefault="00EC1426" w:rsidP="00DF22A4">
      <w:pPr>
        <w:pStyle w:val="BodyText"/>
        <w:numPr>
          <w:ilvl w:val="0"/>
          <w:numId w:val="35"/>
        </w:numPr>
        <w:ind w:left="1701" w:hanging="567"/>
      </w:pPr>
      <w:r>
        <w:t xml:space="preserve">Halaman </w:t>
      </w:r>
      <w:r w:rsidR="00C91F04" w:rsidRPr="00C91F04">
        <w:rPr>
          <w:i/>
        </w:rPr>
        <w:t>Schedule</w:t>
      </w:r>
    </w:p>
    <w:p w14:paraId="372097B5" w14:textId="7AE1048F"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4D7F0A">
        <w:rPr>
          <w:color w:val="auto"/>
        </w:rPr>
        <w:t>ambar 4.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684876">
      <w:pPr>
        <w:pStyle w:val="Gambar41"/>
        <w:ind w:left="1276"/>
      </w:pPr>
      <w:bookmarkStart w:id="406" w:name="_Toc195951920"/>
      <w:r>
        <w:t xml:space="preserve">Halaman </w:t>
      </w:r>
      <w:r w:rsidR="00C91F04" w:rsidRPr="00C91F04">
        <w:rPr>
          <w:i/>
          <w:lang w:val="en-US"/>
        </w:rPr>
        <w:t>Schedule</w:t>
      </w:r>
      <w:bookmarkEnd w:id="406"/>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DF22A4">
      <w:pPr>
        <w:pStyle w:val="BodyText"/>
        <w:numPr>
          <w:ilvl w:val="0"/>
          <w:numId w:val="35"/>
        </w:numPr>
        <w:ind w:left="1701" w:hanging="567"/>
      </w:pPr>
      <w:r w:rsidRPr="006545E2">
        <w:rPr>
          <w:i/>
        </w:rPr>
        <w:t>Form</w:t>
      </w:r>
      <w:r>
        <w:t xml:space="preserve"> Tambah </w:t>
      </w:r>
      <w:r w:rsidR="00C91F04" w:rsidRPr="00C91F04">
        <w:rPr>
          <w:i/>
        </w:rPr>
        <w:t>Schedule</w:t>
      </w:r>
    </w:p>
    <w:p w14:paraId="141EBB9A" w14:textId="28AB6DF3"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pada Gambar 4.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684876">
      <w:pPr>
        <w:pStyle w:val="Gambar41"/>
        <w:ind w:left="1276"/>
      </w:pPr>
      <w:bookmarkStart w:id="407" w:name="_Toc195951921"/>
      <w:r w:rsidRPr="00085E4E">
        <w:rPr>
          <w:i/>
        </w:rPr>
        <w:t>Form</w:t>
      </w:r>
      <w:r>
        <w:t xml:space="preserve"> Tambah </w:t>
      </w:r>
      <w:r w:rsidR="00C91F04" w:rsidRPr="00C91F04">
        <w:rPr>
          <w:i/>
          <w:lang w:val="en-US"/>
        </w:rPr>
        <w:t>Schedule</w:t>
      </w:r>
      <w:bookmarkEnd w:id="407"/>
    </w:p>
    <w:p w14:paraId="3A25B228" w14:textId="77777777" w:rsidR="00085E4E" w:rsidRPr="00085E4E" w:rsidRDefault="00085E4E" w:rsidP="00085E4E">
      <w:pPr>
        <w:pStyle w:val="NoSpacing"/>
        <w:rPr>
          <w:lang w:val="id-ID"/>
        </w:rPr>
      </w:pPr>
    </w:p>
    <w:p w14:paraId="634F8E95" w14:textId="079C3312"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Tampilan sistem ketika validasi dijalankan dapat dilihat pada Gambar 4.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684876">
      <w:pPr>
        <w:pStyle w:val="Gambar41"/>
        <w:ind w:left="1276"/>
      </w:pPr>
      <w:bookmarkStart w:id="408" w:name="_Toc195951922"/>
      <w:r>
        <w:t xml:space="preserve">Validasi </w:t>
      </w:r>
      <w:r w:rsidRPr="004D7F0A">
        <w:rPr>
          <w:i/>
        </w:rPr>
        <w:t>Form</w:t>
      </w:r>
      <w:r>
        <w:t xml:space="preserve"> Tambah </w:t>
      </w:r>
      <w:r w:rsidRPr="004D7F0A">
        <w:rPr>
          <w:i/>
        </w:rPr>
        <w:t>Schedule</w:t>
      </w:r>
      <w:bookmarkEnd w:id="408"/>
    </w:p>
    <w:p w14:paraId="39959C43" w14:textId="77777777" w:rsidR="004359B3" w:rsidRDefault="004359B3" w:rsidP="004359B3">
      <w:pPr>
        <w:pStyle w:val="NoSpacing"/>
        <w:rPr>
          <w:lang w:val="id"/>
        </w:rPr>
      </w:pPr>
    </w:p>
    <w:p w14:paraId="3B988A09" w14:textId="771F89FE" w:rsidR="004359B3" w:rsidRDefault="004359B3" w:rsidP="00DF22A4">
      <w:pPr>
        <w:pStyle w:val="BodyText"/>
        <w:numPr>
          <w:ilvl w:val="0"/>
          <w:numId w:val="35"/>
        </w:numPr>
        <w:ind w:left="1701" w:hanging="567"/>
      </w:pPr>
      <w:r>
        <w:t>Halaman Semester</w:t>
      </w:r>
    </w:p>
    <w:p w14:paraId="3BECCF7C" w14:textId="4BE62459"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684876">
      <w:pPr>
        <w:pStyle w:val="Gambar41"/>
        <w:ind w:left="1276"/>
      </w:pPr>
      <w:bookmarkStart w:id="409" w:name="_Toc195951923"/>
      <w:r>
        <w:t>Halaman Semester</w:t>
      </w:r>
      <w:bookmarkEnd w:id="409"/>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DF22A4">
      <w:pPr>
        <w:pStyle w:val="BodyText"/>
        <w:numPr>
          <w:ilvl w:val="0"/>
          <w:numId w:val="35"/>
        </w:numPr>
        <w:ind w:left="1701" w:hanging="567"/>
      </w:pPr>
      <w:r w:rsidRPr="00C91F04">
        <w:rPr>
          <w:i/>
        </w:rPr>
        <w:lastRenderedPageBreak/>
        <w:t>Form</w:t>
      </w:r>
      <w:r>
        <w:t xml:space="preserve"> Tambah Semester</w:t>
      </w:r>
    </w:p>
    <w:p w14:paraId="03BE93F0" w14:textId="42E7DD1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684876">
      <w:pPr>
        <w:pStyle w:val="Gambar41"/>
        <w:ind w:left="1276"/>
      </w:pPr>
      <w:bookmarkStart w:id="410" w:name="_Toc195951924"/>
      <w:r w:rsidRPr="00085E4E">
        <w:rPr>
          <w:i/>
        </w:rPr>
        <w:t>Form</w:t>
      </w:r>
      <w:r>
        <w:t xml:space="preserve"> Tambah Semester</w:t>
      </w:r>
      <w:bookmarkEnd w:id="410"/>
    </w:p>
    <w:p w14:paraId="2B8737BF" w14:textId="77777777" w:rsidR="00085E4E" w:rsidRPr="00085E4E" w:rsidRDefault="00085E4E" w:rsidP="00085E4E">
      <w:pPr>
        <w:pStyle w:val="NoSpacing"/>
        <w:rPr>
          <w:lang w:val="id-ID"/>
        </w:rPr>
      </w:pPr>
    </w:p>
    <w:p w14:paraId="692FEC39" w14:textId="7F10F800"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n dapat dilihat pada gambar 4.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684876">
      <w:pPr>
        <w:pStyle w:val="Gambar41"/>
        <w:ind w:left="1276"/>
      </w:pPr>
      <w:bookmarkStart w:id="411" w:name="_Toc195951925"/>
      <w:r>
        <w:t xml:space="preserve">Validasi </w:t>
      </w:r>
      <w:r w:rsidRPr="004D7F0A">
        <w:rPr>
          <w:i/>
        </w:rPr>
        <w:t>Form</w:t>
      </w:r>
      <w:r>
        <w:t xml:space="preserve"> Tambah Semester</w:t>
      </w:r>
      <w:bookmarkEnd w:id="411"/>
    </w:p>
    <w:p w14:paraId="2DE63345" w14:textId="77777777" w:rsidR="00445127" w:rsidRPr="00445127" w:rsidRDefault="00445127" w:rsidP="00445127">
      <w:pPr>
        <w:pStyle w:val="NoSpacing"/>
        <w:rPr>
          <w:lang w:val="id"/>
        </w:rPr>
      </w:pPr>
    </w:p>
    <w:p w14:paraId="047B0407" w14:textId="5B23E177" w:rsidR="00445127" w:rsidRDefault="00445127" w:rsidP="00DF22A4">
      <w:pPr>
        <w:pStyle w:val="BodyText"/>
        <w:numPr>
          <w:ilvl w:val="0"/>
          <w:numId w:val="35"/>
        </w:numPr>
        <w:ind w:left="1701" w:hanging="567"/>
        <w:rPr>
          <w:i/>
        </w:rPr>
      </w:pPr>
      <w:r w:rsidRPr="00445127">
        <w:t>Halaman</w:t>
      </w:r>
      <w:r>
        <w:rPr>
          <w:i/>
        </w:rPr>
        <w:t xml:space="preserve"> User</w:t>
      </w:r>
    </w:p>
    <w:p w14:paraId="73499F2D" w14:textId="3012F66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684876">
      <w:pPr>
        <w:pStyle w:val="Gambar41"/>
        <w:ind w:left="1276"/>
      </w:pPr>
      <w:bookmarkStart w:id="412" w:name="_Toc195951926"/>
      <w:r>
        <w:t xml:space="preserve">Halaman </w:t>
      </w:r>
      <w:r w:rsidRPr="00085E4E">
        <w:rPr>
          <w:i/>
        </w:rPr>
        <w:t>User</w:t>
      </w:r>
      <w:bookmarkEnd w:id="412"/>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DF22A4">
      <w:pPr>
        <w:pStyle w:val="BodyText"/>
        <w:numPr>
          <w:ilvl w:val="0"/>
          <w:numId w:val="35"/>
        </w:numPr>
        <w:ind w:left="1701" w:hanging="567"/>
        <w:rPr>
          <w:i/>
        </w:rPr>
      </w:pPr>
      <w:r w:rsidRPr="00C91F04">
        <w:rPr>
          <w:i/>
        </w:rPr>
        <w:t>Form</w:t>
      </w:r>
      <w:r>
        <w:t xml:space="preserve"> Tambah </w:t>
      </w:r>
      <w:r w:rsidRPr="00445127">
        <w:rPr>
          <w:i/>
        </w:rPr>
        <w:t>User</w:t>
      </w:r>
    </w:p>
    <w:p w14:paraId="481CC5A8" w14:textId="62C215C2"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684876">
      <w:pPr>
        <w:pStyle w:val="Gambar41"/>
        <w:ind w:left="1276"/>
      </w:pPr>
      <w:bookmarkStart w:id="413" w:name="_Toc195951927"/>
      <w:r w:rsidRPr="00085E4E">
        <w:rPr>
          <w:i/>
        </w:rPr>
        <w:t>Form</w:t>
      </w:r>
      <w:r>
        <w:t xml:space="preserve"> Tambah </w:t>
      </w:r>
      <w:r w:rsidRPr="00085E4E">
        <w:rPr>
          <w:i/>
        </w:rPr>
        <w:t>User</w:t>
      </w:r>
      <w:bookmarkEnd w:id="413"/>
    </w:p>
    <w:p w14:paraId="7DEC7A2D" w14:textId="77777777" w:rsidR="00085E4E" w:rsidRPr="00085E4E" w:rsidRDefault="00085E4E" w:rsidP="00085E4E">
      <w:pPr>
        <w:pStyle w:val="NoSpacing"/>
        <w:rPr>
          <w:lang w:val="id-ID"/>
        </w:rPr>
      </w:pPr>
    </w:p>
    <w:p w14:paraId="3B1A4E2E" w14:textId="361BD61A"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n dapat dilihat pada gambar 4.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684876">
      <w:pPr>
        <w:pStyle w:val="Gambar41"/>
        <w:ind w:left="1276"/>
      </w:pPr>
      <w:bookmarkStart w:id="414" w:name="_Toc195951928"/>
      <w:r>
        <w:t xml:space="preserve">Validasi </w:t>
      </w:r>
      <w:r w:rsidRPr="004D7F0A">
        <w:rPr>
          <w:i/>
        </w:rPr>
        <w:t>Form</w:t>
      </w:r>
      <w:r>
        <w:t xml:space="preserve"> Tambah </w:t>
      </w:r>
      <w:r w:rsidRPr="004D7F0A">
        <w:rPr>
          <w:i/>
        </w:rPr>
        <w:t>User</w:t>
      </w:r>
      <w:bookmarkEnd w:id="414"/>
    </w:p>
    <w:p w14:paraId="4C0F3E2B" w14:textId="77777777" w:rsidR="00E9379A" w:rsidRDefault="00E9379A" w:rsidP="00E9379A">
      <w:pPr>
        <w:pStyle w:val="NoSpacing"/>
        <w:rPr>
          <w:lang w:val="id"/>
        </w:rPr>
      </w:pPr>
    </w:p>
    <w:p w14:paraId="7FD0C3BF" w14:textId="14D4C41F" w:rsidR="00E9379A" w:rsidRDefault="00E9379A" w:rsidP="00DF22A4">
      <w:pPr>
        <w:pStyle w:val="BodyText"/>
        <w:numPr>
          <w:ilvl w:val="0"/>
          <w:numId w:val="35"/>
        </w:numPr>
        <w:ind w:left="1701" w:hanging="567"/>
      </w:pPr>
      <w:r>
        <w:t>Halaman</w:t>
      </w:r>
      <w:r w:rsidR="00C91F04">
        <w:t xml:space="preserve"> Kelola</w:t>
      </w:r>
      <w:r>
        <w:t xml:space="preserve"> </w:t>
      </w:r>
      <w:r w:rsidR="00C91F04" w:rsidRPr="00C91F04">
        <w:rPr>
          <w:i/>
        </w:rPr>
        <w:t>News</w:t>
      </w:r>
    </w:p>
    <w:p w14:paraId="07E66C11" w14:textId="7A346693"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684876">
      <w:pPr>
        <w:pStyle w:val="Gambar41"/>
        <w:ind w:left="1276"/>
      </w:pPr>
      <w:bookmarkStart w:id="415" w:name="_Toc195951929"/>
      <w:r>
        <w:t>Halaman</w:t>
      </w:r>
      <w:r w:rsidR="00C91F04">
        <w:rPr>
          <w:lang w:val="en-US"/>
        </w:rPr>
        <w:t xml:space="preserve"> Kelola</w:t>
      </w:r>
      <w:r>
        <w:t xml:space="preserve"> </w:t>
      </w:r>
      <w:r w:rsidR="00C91F04" w:rsidRPr="00C91F04">
        <w:rPr>
          <w:i/>
          <w:lang w:val="en-US"/>
        </w:rPr>
        <w:t>News</w:t>
      </w:r>
      <w:bookmarkEnd w:id="415"/>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DF22A4">
      <w:pPr>
        <w:pStyle w:val="BodyText"/>
        <w:numPr>
          <w:ilvl w:val="0"/>
          <w:numId w:val="35"/>
        </w:numPr>
        <w:ind w:left="1701" w:hanging="567"/>
      </w:pPr>
      <w:r>
        <w:t xml:space="preserve">Halaman Tambah </w:t>
      </w:r>
      <w:r w:rsidR="00C91F04" w:rsidRPr="00C91F04">
        <w:rPr>
          <w:i/>
        </w:rPr>
        <w:t>News</w:t>
      </w:r>
    </w:p>
    <w:p w14:paraId="25C5BB2F" w14:textId="6390CD20"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684876">
      <w:pPr>
        <w:pStyle w:val="Gambar41"/>
        <w:ind w:left="1276"/>
      </w:pPr>
      <w:bookmarkStart w:id="416" w:name="_Toc195951930"/>
      <w:r>
        <w:t xml:space="preserve">Halaman Tambah </w:t>
      </w:r>
      <w:r w:rsidR="00C91F04" w:rsidRPr="00C91F04">
        <w:rPr>
          <w:i/>
          <w:lang w:val="en-US"/>
        </w:rPr>
        <w:t>News</w:t>
      </w:r>
      <w:bookmarkEnd w:id="416"/>
    </w:p>
    <w:p w14:paraId="5E06DDA0" w14:textId="77777777" w:rsidR="00BC02B5" w:rsidRPr="00BC02B5" w:rsidRDefault="00BC02B5" w:rsidP="00BC02B5">
      <w:pPr>
        <w:pStyle w:val="NoSpacing"/>
        <w:rPr>
          <w:lang w:val="id-ID"/>
        </w:rPr>
      </w:pPr>
    </w:p>
    <w:p w14:paraId="683C8C69" w14:textId="39CADF90"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n dapat dilihat pada gambar 4.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684876">
      <w:pPr>
        <w:pStyle w:val="Gambar41"/>
        <w:ind w:left="1276"/>
        <w:rPr>
          <w:i/>
        </w:rPr>
      </w:pPr>
      <w:bookmarkStart w:id="417" w:name="_Toc195951931"/>
      <w:r>
        <w:t xml:space="preserve">Validasi Tambah </w:t>
      </w:r>
      <w:r w:rsidRPr="00EA5E09">
        <w:rPr>
          <w:i/>
        </w:rPr>
        <w:t>News</w:t>
      </w:r>
      <w:bookmarkEnd w:id="417"/>
    </w:p>
    <w:p w14:paraId="771899D9" w14:textId="77777777" w:rsidR="00EA5E09" w:rsidRPr="00EA5E09" w:rsidRDefault="00EA5E09" w:rsidP="00EA5E09">
      <w:pPr>
        <w:pStyle w:val="NoSpacing"/>
        <w:rPr>
          <w:lang w:val="id-ID"/>
        </w:rPr>
      </w:pPr>
    </w:p>
    <w:p w14:paraId="164AA628" w14:textId="1EC4C0AA" w:rsidR="00E9379A" w:rsidRPr="00E9379A" w:rsidRDefault="00E9379A" w:rsidP="00DF22A4">
      <w:pPr>
        <w:pStyle w:val="BodyText"/>
        <w:numPr>
          <w:ilvl w:val="0"/>
          <w:numId w:val="35"/>
        </w:numPr>
        <w:ind w:left="1701" w:hanging="567"/>
      </w:pPr>
      <w:r>
        <w:t xml:space="preserve">Halaman </w:t>
      </w:r>
      <w:r w:rsidR="00C91F04">
        <w:t xml:space="preserve">Kelola </w:t>
      </w:r>
      <w:r w:rsidR="00C91F04" w:rsidRPr="00C91F04">
        <w:rPr>
          <w:i/>
        </w:rPr>
        <w:t>Gallery</w:t>
      </w:r>
    </w:p>
    <w:p w14:paraId="515986DD" w14:textId="218E8C22"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684876">
      <w:pPr>
        <w:pStyle w:val="Gambar41"/>
        <w:ind w:left="1276"/>
      </w:pPr>
      <w:bookmarkStart w:id="418" w:name="_Toc195951932"/>
      <w:r>
        <w:t xml:space="preserve">Halaman </w:t>
      </w:r>
      <w:r w:rsidR="00C91F04">
        <w:rPr>
          <w:lang w:val="en-US"/>
        </w:rPr>
        <w:t xml:space="preserve">Kelola </w:t>
      </w:r>
      <w:r w:rsidR="00C91F04" w:rsidRPr="00C91F04">
        <w:rPr>
          <w:i/>
          <w:lang w:val="en-US"/>
        </w:rPr>
        <w:t>Gallery</w:t>
      </w:r>
      <w:bookmarkEnd w:id="418"/>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DF22A4">
      <w:pPr>
        <w:pStyle w:val="BodyText"/>
        <w:numPr>
          <w:ilvl w:val="0"/>
          <w:numId w:val="35"/>
        </w:numPr>
        <w:ind w:left="1701" w:hanging="567"/>
      </w:pPr>
      <w:r>
        <w:t xml:space="preserve">Halaman Tambah </w:t>
      </w:r>
      <w:r w:rsidR="00C91F04" w:rsidRPr="00C91F04">
        <w:rPr>
          <w:i/>
        </w:rPr>
        <w:t>Gallery</w:t>
      </w:r>
    </w:p>
    <w:p w14:paraId="7B5D7BAF" w14:textId="54A94F92"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684876">
      <w:pPr>
        <w:pStyle w:val="Gambar41"/>
        <w:ind w:left="1276"/>
      </w:pPr>
      <w:bookmarkStart w:id="419" w:name="_Toc195951933"/>
      <w:r>
        <w:t xml:space="preserve">Halaman Tambah </w:t>
      </w:r>
      <w:r w:rsidR="00C91F04" w:rsidRPr="00C91F04">
        <w:rPr>
          <w:i/>
          <w:lang w:val="en-US"/>
        </w:rPr>
        <w:t>Gallery</w:t>
      </w:r>
      <w:bookmarkEnd w:id="419"/>
    </w:p>
    <w:p w14:paraId="4ED5BE1B" w14:textId="77777777" w:rsidR="00BC02B5" w:rsidRPr="00BC02B5" w:rsidRDefault="00BC02B5" w:rsidP="00BC02B5">
      <w:pPr>
        <w:pStyle w:val="NoSpacing"/>
        <w:rPr>
          <w:lang w:val="id-ID"/>
        </w:rPr>
      </w:pPr>
    </w:p>
    <w:p w14:paraId="6FF27DA0" w14:textId="09D8D34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n dapat dilihat pada gambar 4.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684876">
      <w:pPr>
        <w:pStyle w:val="Gambar41"/>
        <w:ind w:left="1276"/>
      </w:pPr>
      <w:bookmarkStart w:id="420" w:name="_Toc195951934"/>
      <w:r>
        <w:t xml:space="preserve">Validasi Tambah </w:t>
      </w:r>
      <w:r w:rsidRPr="00EA5E09">
        <w:rPr>
          <w:i/>
        </w:rPr>
        <w:t>News</w:t>
      </w:r>
      <w:bookmarkEnd w:id="420"/>
    </w:p>
    <w:p w14:paraId="5CC05059" w14:textId="77777777" w:rsidR="00FF5F03" w:rsidRDefault="00FF5F03" w:rsidP="00FF5F03">
      <w:pPr>
        <w:pStyle w:val="NoSpacing"/>
        <w:rPr>
          <w:lang w:val="id"/>
        </w:rPr>
      </w:pPr>
    </w:p>
    <w:p w14:paraId="44CA4CC6" w14:textId="5C4687BA" w:rsidR="00FF5F03" w:rsidRDefault="00FF5F03" w:rsidP="00DF22A4">
      <w:pPr>
        <w:pStyle w:val="BodyText"/>
        <w:numPr>
          <w:ilvl w:val="0"/>
          <w:numId w:val="35"/>
        </w:numPr>
        <w:ind w:left="1701" w:hanging="567"/>
      </w:pPr>
      <w:r>
        <w:t>Halaman</w:t>
      </w:r>
      <w:r w:rsidR="00C91F04">
        <w:t xml:space="preserve"> Kelola</w:t>
      </w:r>
      <w:r>
        <w:t xml:space="preserve"> </w:t>
      </w:r>
      <w:r w:rsidR="00C91F04" w:rsidRPr="00C91F04">
        <w:rPr>
          <w:i/>
        </w:rPr>
        <w:t>Achievement</w:t>
      </w:r>
    </w:p>
    <w:p w14:paraId="388DB560" w14:textId="7204587C"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684876">
      <w:pPr>
        <w:pStyle w:val="Gambar41"/>
        <w:ind w:left="1276"/>
      </w:pPr>
      <w:bookmarkStart w:id="421" w:name="_Toc195951935"/>
      <w:r>
        <w:t xml:space="preserve">Halaman </w:t>
      </w:r>
      <w:r w:rsidR="00C91F04">
        <w:rPr>
          <w:lang w:val="en-US"/>
        </w:rPr>
        <w:t xml:space="preserve">Kelola </w:t>
      </w:r>
      <w:r w:rsidR="00C91F04" w:rsidRPr="00C91F04">
        <w:rPr>
          <w:i/>
          <w:lang w:val="en-US"/>
        </w:rPr>
        <w:t>Achievement</w:t>
      </w:r>
      <w:bookmarkEnd w:id="421"/>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DF22A4">
      <w:pPr>
        <w:pStyle w:val="BodyText"/>
        <w:numPr>
          <w:ilvl w:val="0"/>
          <w:numId w:val="35"/>
        </w:numPr>
        <w:ind w:left="1701" w:hanging="567"/>
      </w:pPr>
      <w:r w:rsidRPr="00084C0A">
        <w:rPr>
          <w:i/>
        </w:rPr>
        <w:t>Form</w:t>
      </w:r>
      <w:r>
        <w:t xml:space="preserve"> Tambah </w:t>
      </w:r>
      <w:r w:rsidR="00C91F04" w:rsidRPr="00C91F04">
        <w:rPr>
          <w:i/>
        </w:rPr>
        <w:t>Achievement</w:t>
      </w:r>
    </w:p>
    <w:p w14:paraId="3DEE9981" w14:textId="7792F7D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684876">
      <w:pPr>
        <w:pStyle w:val="Gambar41"/>
        <w:ind w:left="1276"/>
      </w:pPr>
      <w:bookmarkStart w:id="422" w:name="_Toc195951936"/>
      <w:r w:rsidRPr="004E60CF">
        <w:rPr>
          <w:i/>
        </w:rPr>
        <w:t>Form</w:t>
      </w:r>
      <w:r>
        <w:t xml:space="preserve"> Tambah </w:t>
      </w:r>
      <w:r w:rsidR="00C91F04" w:rsidRPr="00C91F04">
        <w:rPr>
          <w:i/>
          <w:lang w:val="en-US"/>
        </w:rPr>
        <w:t>Achievement</w:t>
      </w:r>
      <w:bookmarkEnd w:id="422"/>
    </w:p>
    <w:p w14:paraId="5AE37C21" w14:textId="77777777" w:rsidR="00171027" w:rsidRPr="00171027" w:rsidRDefault="00171027" w:rsidP="00171027">
      <w:pPr>
        <w:pStyle w:val="NoSpacing"/>
        <w:rPr>
          <w:lang w:val="id-ID"/>
        </w:rPr>
      </w:pPr>
    </w:p>
    <w:p w14:paraId="32F4BC42" w14:textId="0B257E5A"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n dapat dilihat pada g</w:t>
      </w:r>
      <w:r w:rsidR="002D43BE">
        <w:t>ambar 4.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684876">
      <w:pPr>
        <w:pStyle w:val="Gambar41"/>
        <w:ind w:left="1276"/>
      </w:pPr>
      <w:bookmarkStart w:id="423" w:name="_Toc195951937"/>
      <w:r>
        <w:t xml:space="preserve">Validasi </w:t>
      </w:r>
      <w:r w:rsidRPr="002D43BE">
        <w:rPr>
          <w:i/>
        </w:rPr>
        <w:t>Form</w:t>
      </w:r>
      <w:r>
        <w:t xml:space="preserve"> Tambah </w:t>
      </w:r>
      <w:r w:rsidRPr="002D43BE">
        <w:rPr>
          <w:i/>
        </w:rPr>
        <w:t>Achievement</w:t>
      </w:r>
      <w:bookmarkEnd w:id="423"/>
    </w:p>
    <w:p w14:paraId="1055EAC7" w14:textId="77777777" w:rsidR="00744AD2" w:rsidRDefault="00744AD2" w:rsidP="00744AD2">
      <w:pPr>
        <w:pStyle w:val="NoSpacing"/>
        <w:rPr>
          <w:lang w:val="id"/>
        </w:rPr>
      </w:pPr>
    </w:p>
    <w:p w14:paraId="4B1C8705" w14:textId="54580631" w:rsidR="00744AD2" w:rsidRDefault="00744AD2" w:rsidP="00DF22A4">
      <w:pPr>
        <w:pStyle w:val="BodyText"/>
        <w:numPr>
          <w:ilvl w:val="0"/>
          <w:numId w:val="35"/>
        </w:numPr>
        <w:ind w:left="1701" w:hanging="567"/>
      </w:pPr>
      <w:r>
        <w:t xml:space="preserve">Halaman </w:t>
      </w:r>
      <w:r w:rsidR="00C91F04">
        <w:t xml:space="preserve">Kelola </w:t>
      </w:r>
      <w:r w:rsidR="00C91F04" w:rsidRPr="00C91F04">
        <w:rPr>
          <w:i/>
        </w:rPr>
        <w:t>Contact</w:t>
      </w:r>
    </w:p>
    <w:p w14:paraId="52105A56" w14:textId="3ACFE875"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684876">
      <w:pPr>
        <w:pStyle w:val="Gambar41"/>
        <w:ind w:left="1276"/>
      </w:pPr>
      <w:bookmarkStart w:id="424" w:name="_Toc195951938"/>
      <w:r>
        <w:t xml:space="preserve">Halaman </w:t>
      </w:r>
      <w:r w:rsidR="00C91F04">
        <w:rPr>
          <w:lang w:val="en-US"/>
        </w:rPr>
        <w:t xml:space="preserve">Kelola </w:t>
      </w:r>
      <w:r w:rsidR="00C91F04" w:rsidRPr="00C91F04">
        <w:rPr>
          <w:i/>
          <w:lang w:val="en-US"/>
        </w:rPr>
        <w:t>Contact</w:t>
      </w:r>
      <w:bookmarkEnd w:id="424"/>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DF22A4">
      <w:pPr>
        <w:pStyle w:val="BodyText"/>
        <w:numPr>
          <w:ilvl w:val="0"/>
          <w:numId w:val="35"/>
        </w:numPr>
        <w:ind w:left="1701" w:hanging="567"/>
        <w:rPr>
          <w:i/>
        </w:rPr>
      </w:pPr>
      <w:r w:rsidRPr="002D43BE">
        <w:rPr>
          <w:i/>
        </w:rPr>
        <w:t>Form</w:t>
      </w:r>
      <w:r>
        <w:t xml:space="preserve"> Tambah </w:t>
      </w:r>
      <w:r w:rsidRPr="002D43BE">
        <w:rPr>
          <w:i/>
        </w:rPr>
        <w:t>Contact</w:t>
      </w:r>
    </w:p>
    <w:p w14:paraId="457C5260" w14:textId="0F13B99C"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Pr="004E60CF">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684876">
      <w:pPr>
        <w:pStyle w:val="Gambar41"/>
        <w:ind w:left="1276"/>
      </w:pPr>
      <w:bookmarkStart w:id="425" w:name="_Toc195951939"/>
      <w:r w:rsidRPr="002D43BE">
        <w:rPr>
          <w:i/>
        </w:rPr>
        <w:t>Form</w:t>
      </w:r>
      <w:r>
        <w:t xml:space="preserve"> Tambah </w:t>
      </w:r>
      <w:r w:rsidRPr="002D43BE">
        <w:rPr>
          <w:i/>
        </w:rPr>
        <w:t>Contact</w:t>
      </w:r>
      <w:bookmarkEnd w:id="425"/>
    </w:p>
    <w:p w14:paraId="1E358607" w14:textId="77777777" w:rsidR="00744AD2" w:rsidRDefault="00744AD2" w:rsidP="00744AD2">
      <w:pPr>
        <w:pStyle w:val="NoSpacing"/>
        <w:rPr>
          <w:lang w:val="id"/>
        </w:rPr>
      </w:pPr>
    </w:p>
    <w:p w14:paraId="534D7242" w14:textId="050C51F2"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n dapat dilihat pada gambar 4.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684876">
      <w:pPr>
        <w:pStyle w:val="Gambar41"/>
        <w:ind w:left="1276"/>
      </w:pPr>
      <w:bookmarkStart w:id="426" w:name="_Toc195951940"/>
      <w:r>
        <w:t xml:space="preserve">Validasi </w:t>
      </w:r>
      <w:r w:rsidRPr="002D43BE">
        <w:rPr>
          <w:i/>
        </w:rPr>
        <w:t>Form</w:t>
      </w:r>
      <w:r>
        <w:t xml:space="preserve"> Tambah </w:t>
      </w:r>
      <w:r w:rsidRPr="002D43BE">
        <w:rPr>
          <w:i/>
        </w:rPr>
        <w:t>Contact</w:t>
      </w:r>
      <w:bookmarkEnd w:id="426"/>
    </w:p>
    <w:p w14:paraId="407FB26D" w14:textId="77777777" w:rsidR="002D43BE" w:rsidRPr="002D43BE" w:rsidRDefault="002D43BE" w:rsidP="002D43BE">
      <w:pPr>
        <w:pStyle w:val="NoSpacing"/>
        <w:rPr>
          <w:lang w:val="id"/>
        </w:rPr>
      </w:pPr>
    </w:p>
    <w:p w14:paraId="76EAA4AF" w14:textId="2ED23209" w:rsidR="007D29AF" w:rsidRDefault="007D29AF" w:rsidP="00DF22A4">
      <w:pPr>
        <w:pStyle w:val="BodyText"/>
        <w:numPr>
          <w:ilvl w:val="0"/>
          <w:numId w:val="31"/>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DF22A4">
      <w:pPr>
        <w:pStyle w:val="BodyText"/>
        <w:numPr>
          <w:ilvl w:val="0"/>
          <w:numId w:val="34"/>
        </w:numPr>
        <w:ind w:left="1701" w:hanging="567"/>
      </w:pPr>
      <w:r>
        <w:t xml:space="preserve">Halaman </w:t>
      </w:r>
      <w:r w:rsidRPr="007D29AF">
        <w:rPr>
          <w:i/>
        </w:rPr>
        <w:t>Dashboard</w:t>
      </w:r>
      <w:r>
        <w:t xml:space="preserve"> Pelatih</w:t>
      </w:r>
    </w:p>
    <w:p w14:paraId="69B856A9" w14:textId="3E082200"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684876">
      <w:pPr>
        <w:pStyle w:val="Gambar41"/>
        <w:ind w:left="1276"/>
      </w:pPr>
      <w:bookmarkStart w:id="427" w:name="_Toc195951941"/>
      <w:r>
        <w:t xml:space="preserve">Halaman </w:t>
      </w:r>
      <w:r w:rsidRPr="004E60CF">
        <w:rPr>
          <w:i/>
        </w:rPr>
        <w:t>Dashboard</w:t>
      </w:r>
      <w:r>
        <w:t xml:space="preserve"> Pelatih</w:t>
      </w:r>
      <w:bookmarkEnd w:id="427"/>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DF22A4">
      <w:pPr>
        <w:pStyle w:val="BodyText"/>
        <w:numPr>
          <w:ilvl w:val="0"/>
          <w:numId w:val="34"/>
        </w:numPr>
        <w:ind w:left="1701" w:hanging="567"/>
      </w:pPr>
      <w:r>
        <w:t xml:space="preserve">Halaman </w:t>
      </w:r>
      <w:r w:rsidR="000A179F" w:rsidRPr="000A179F">
        <w:rPr>
          <w:i/>
        </w:rPr>
        <w:t>Registrant</w:t>
      </w:r>
    </w:p>
    <w:p w14:paraId="0E4A750E" w14:textId="6A79518D"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684876">
      <w:pPr>
        <w:pStyle w:val="Gambar41"/>
        <w:ind w:left="1276"/>
      </w:pPr>
      <w:bookmarkStart w:id="428" w:name="_Toc195951942"/>
      <w:r>
        <w:t xml:space="preserve">Halaman </w:t>
      </w:r>
      <w:r w:rsidR="000A179F" w:rsidRPr="000A179F">
        <w:rPr>
          <w:i/>
          <w:lang w:val="en-US"/>
        </w:rPr>
        <w:t>Registrant</w:t>
      </w:r>
      <w:bookmarkEnd w:id="428"/>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DF22A4">
      <w:pPr>
        <w:pStyle w:val="BodyText"/>
        <w:numPr>
          <w:ilvl w:val="0"/>
          <w:numId w:val="34"/>
        </w:numPr>
        <w:ind w:left="1701" w:hanging="567"/>
      </w:pPr>
      <w:r>
        <w:t xml:space="preserve">Halaman </w:t>
      </w:r>
      <w:r w:rsidRPr="00BD7820">
        <w:rPr>
          <w:i/>
        </w:rPr>
        <w:t>Detail</w:t>
      </w:r>
      <w:r>
        <w:t xml:space="preserve"> </w:t>
      </w:r>
      <w:r w:rsidR="000A179F" w:rsidRPr="000A179F">
        <w:rPr>
          <w:i/>
        </w:rPr>
        <w:t>Registrant</w:t>
      </w:r>
    </w:p>
    <w:p w14:paraId="769CD084" w14:textId="1E5A5596"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684876">
      <w:pPr>
        <w:pStyle w:val="Gambar41"/>
        <w:ind w:left="1276"/>
      </w:pPr>
      <w:bookmarkStart w:id="429" w:name="_Toc195951943"/>
      <w:r>
        <w:t xml:space="preserve">Halaman </w:t>
      </w:r>
      <w:r w:rsidRPr="00BD7820">
        <w:rPr>
          <w:i/>
        </w:rPr>
        <w:t>Detail</w:t>
      </w:r>
      <w:r>
        <w:t xml:space="preserve"> </w:t>
      </w:r>
      <w:r w:rsidR="000A179F" w:rsidRPr="000A179F">
        <w:rPr>
          <w:i/>
          <w:lang w:val="en-US"/>
        </w:rPr>
        <w:t>Registrant</w:t>
      </w:r>
      <w:bookmarkEnd w:id="429"/>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DF22A4">
      <w:pPr>
        <w:pStyle w:val="BodyText"/>
        <w:numPr>
          <w:ilvl w:val="0"/>
          <w:numId w:val="34"/>
        </w:numPr>
        <w:ind w:left="1701" w:hanging="567"/>
      </w:pPr>
      <w:r>
        <w:t xml:space="preserve">Halaman </w:t>
      </w:r>
      <w:r w:rsidR="000A179F" w:rsidRPr="000A179F">
        <w:rPr>
          <w:i/>
        </w:rPr>
        <w:t>Assessment</w:t>
      </w:r>
    </w:p>
    <w:p w14:paraId="50039936" w14:textId="2163459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684876">
      <w:pPr>
        <w:pStyle w:val="Gambar41"/>
        <w:ind w:left="1276"/>
      </w:pPr>
      <w:bookmarkStart w:id="430" w:name="_Toc195951944"/>
      <w:r>
        <w:t xml:space="preserve">Halaman </w:t>
      </w:r>
      <w:r w:rsidR="000A179F" w:rsidRPr="000A179F">
        <w:rPr>
          <w:i/>
          <w:lang w:val="en-US"/>
        </w:rPr>
        <w:t>Assessment</w:t>
      </w:r>
      <w:bookmarkEnd w:id="430"/>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DF22A4">
      <w:pPr>
        <w:pStyle w:val="BodyText"/>
        <w:numPr>
          <w:ilvl w:val="0"/>
          <w:numId w:val="34"/>
        </w:numPr>
        <w:ind w:left="1701" w:hanging="567"/>
      </w:pPr>
      <w:r>
        <w:t xml:space="preserve">Halaman </w:t>
      </w:r>
      <w:r w:rsidR="000A179F" w:rsidRPr="000A179F">
        <w:rPr>
          <w:i/>
        </w:rPr>
        <w:t>Member</w:t>
      </w:r>
    </w:p>
    <w:p w14:paraId="347BC501" w14:textId="5326B981"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38EB4056">
            <wp:extent cx="4688205" cy="2657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t="1" b="18449"/>
                    <a:stretch/>
                  </pic:blipFill>
                  <pic:spPr bwMode="auto">
                    <a:xfrm>
                      <a:off x="0" y="0"/>
                      <a:ext cx="4690206" cy="2658609"/>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684876">
      <w:pPr>
        <w:pStyle w:val="Gambar41"/>
        <w:ind w:left="1276"/>
      </w:pPr>
      <w:bookmarkStart w:id="431" w:name="_Toc195951945"/>
      <w:r>
        <w:t xml:space="preserve">Halaman </w:t>
      </w:r>
      <w:r w:rsidR="000A179F" w:rsidRPr="000A179F">
        <w:rPr>
          <w:i/>
          <w:lang w:val="en-US"/>
        </w:rPr>
        <w:t>Member</w:t>
      </w:r>
      <w:bookmarkEnd w:id="431"/>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DF22A4">
      <w:pPr>
        <w:pStyle w:val="BodyText"/>
        <w:numPr>
          <w:ilvl w:val="0"/>
          <w:numId w:val="31"/>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DF22A4">
      <w:pPr>
        <w:pStyle w:val="BodyText"/>
        <w:numPr>
          <w:ilvl w:val="0"/>
          <w:numId w:val="36"/>
        </w:numPr>
        <w:ind w:left="1701" w:hanging="567"/>
      </w:pPr>
      <w:r>
        <w:t xml:space="preserve">Halaman </w:t>
      </w:r>
      <w:r w:rsidRPr="00EB3D60">
        <w:rPr>
          <w:i/>
        </w:rPr>
        <w:t>Dashboard</w:t>
      </w:r>
      <w:r>
        <w:t xml:space="preserve"> Pembina</w:t>
      </w:r>
    </w:p>
    <w:p w14:paraId="4E699ECB" w14:textId="23B4418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684876">
      <w:pPr>
        <w:pStyle w:val="Gambar41"/>
        <w:ind w:left="1276"/>
      </w:pPr>
      <w:bookmarkStart w:id="432" w:name="_Toc195951946"/>
      <w:r>
        <w:t xml:space="preserve">Halaman </w:t>
      </w:r>
      <w:r w:rsidRPr="004E60CF">
        <w:rPr>
          <w:i/>
        </w:rPr>
        <w:t>Dashboard</w:t>
      </w:r>
      <w:r>
        <w:t xml:space="preserve"> Pembina</w:t>
      </w:r>
      <w:bookmarkEnd w:id="432"/>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DF22A4">
      <w:pPr>
        <w:pStyle w:val="BodyText"/>
        <w:numPr>
          <w:ilvl w:val="0"/>
          <w:numId w:val="36"/>
        </w:numPr>
        <w:ind w:left="1701" w:hanging="567"/>
      </w:pPr>
      <w:r>
        <w:t xml:space="preserve">Halaman </w:t>
      </w:r>
      <w:r w:rsidR="000A179F">
        <w:rPr>
          <w:i/>
        </w:rPr>
        <w:t>Presence Report</w:t>
      </w:r>
    </w:p>
    <w:p w14:paraId="3B7971AF" w14:textId="0C1D7E21"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si dapat dilihat pada gambar 4.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684876">
      <w:pPr>
        <w:pStyle w:val="Gambar41"/>
        <w:ind w:left="1276"/>
      </w:pPr>
      <w:bookmarkStart w:id="433"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3"/>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DF22A4">
      <w:pPr>
        <w:pStyle w:val="BodyText"/>
        <w:numPr>
          <w:ilvl w:val="0"/>
          <w:numId w:val="36"/>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5D05057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684876">
      <w:pPr>
        <w:pStyle w:val="Gambar41"/>
        <w:ind w:left="1276"/>
      </w:pPr>
      <w:bookmarkStart w:id="434"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4"/>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DF22A4">
      <w:pPr>
        <w:pStyle w:val="Heading3"/>
        <w:numPr>
          <w:ilvl w:val="0"/>
          <w:numId w:val="30"/>
        </w:numPr>
        <w:spacing w:line="360" w:lineRule="auto"/>
        <w:ind w:left="1276" w:hanging="709"/>
        <w:rPr>
          <w:lang w:val="id"/>
        </w:rPr>
      </w:pPr>
      <w:bookmarkStart w:id="435" w:name="_Toc195952515"/>
      <w:r>
        <w:rPr>
          <w:lang w:val="id"/>
        </w:rPr>
        <w:t>Hasil Pengujian Sistem</w:t>
      </w:r>
      <w:bookmarkEnd w:id="435"/>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DF22A4">
      <w:pPr>
        <w:pStyle w:val="BodyText"/>
        <w:numPr>
          <w:ilvl w:val="0"/>
          <w:numId w:val="37"/>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 xml:space="preserve">bertujuan untuk mengidentifikasi kesalahan dalam sistem, seperti kegagalan dalam operasi aplikasi atau fitur yang tidak berfungsi sebagaimana mestinya. Metode ini memastikan bahwa aplikasi dapat menghasilkan </w:t>
      </w:r>
      <w:r w:rsidRPr="0089155E">
        <w:rPr>
          <w:i/>
        </w:rPr>
        <w:t>output</w:t>
      </w:r>
      <w:r w:rsidRPr="003233BD">
        <w:t xml:space="preserve">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F27051">
      <w:pPr>
        <w:pStyle w:val="TabelBab4"/>
        <w:ind w:left="1276"/>
        <w:rPr>
          <w:lang w:val="id"/>
        </w:rPr>
      </w:pPr>
      <w:bookmarkStart w:id="436" w:name="_Toc195952002"/>
      <w:r>
        <w:rPr>
          <w:lang w:val="id"/>
        </w:rPr>
        <w:t xml:space="preserve">Hasil Pengujian </w:t>
      </w:r>
      <w:r w:rsidRPr="00977B7A">
        <w:rPr>
          <w:i/>
        </w:rPr>
        <w:t>Blackbox</w:t>
      </w:r>
      <w:r>
        <w:rPr>
          <w:lang w:val="id"/>
        </w:rPr>
        <w:t xml:space="preserve"> Halaman </w:t>
      </w:r>
      <w:r w:rsidRPr="00977B7A">
        <w:rPr>
          <w:i/>
          <w:lang w:val="id"/>
        </w:rPr>
        <w:t>Login</w:t>
      </w:r>
      <w:bookmarkEnd w:id="436"/>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Berpindah ke halaman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30E133D3"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w:t>
            </w:r>
            <w:r w:rsidR="004E23EF">
              <w:rPr>
                <w:rFonts w:ascii="Times New Roman" w:hAnsi="Times New Roman" w:cs="Times New Roman"/>
                <w:sz w:val="24"/>
                <w:szCs w:val="24"/>
              </w:rPr>
              <w:t>l dan memberitahu data inpust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F27051">
      <w:pPr>
        <w:pStyle w:val="TabelBab4"/>
        <w:ind w:left="1276"/>
        <w:rPr>
          <w:lang w:val="id"/>
        </w:rPr>
      </w:pPr>
      <w:bookmarkStart w:id="437"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89155E">
        <w:trPr>
          <w:trHeight w:val="706"/>
        </w:trPr>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3398C9E" w14:textId="2B825606"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60545DA7"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F27051">
      <w:pPr>
        <w:pStyle w:val="TabelBab4"/>
        <w:ind w:left="1276"/>
        <w:rPr>
          <w:lang w:val="id"/>
        </w:rPr>
      </w:pPr>
      <w:bookmarkStart w:id="438"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 xml:space="preserve">Sistem berhasil menampilkan daftar jadwal, menambahkan data valid, </w:t>
      </w:r>
      <w:r w:rsidR="00A713A0" w:rsidRPr="00A713A0">
        <w:lastRenderedPageBreak/>
        <w:t>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F27051">
      <w:pPr>
        <w:pStyle w:val="TabelBab4"/>
        <w:ind w:left="1276"/>
        <w:rPr>
          <w:lang w:val="id"/>
        </w:rPr>
      </w:pPr>
      <w:bookmarkStart w:id="439"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F27051">
      <w:pPr>
        <w:pStyle w:val="TabelBab4"/>
        <w:ind w:left="1276"/>
        <w:rPr>
          <w:lang w:val="id"/>
        </w:rPr>
      </w:pPr>
      <w:bookmarkStart w:id="440"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40"/>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F27051">
      <w:pPr>
        <w:pStyle w:val="TabelBab4"/>
        <w:ind w:left="1276"/>
        <w:rPr>
          <w:lang w:val="id"/>
        </w:rPr>
      </w:pPr>
      <w:bookmarkStart w:id="441"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w:t>
            </w:r>
            <w:r w:rsidRPr="009075BB">
              <w:rPr>
                <w:rFonts w:ascii="Times New Roman" w:hAnsi="Times New Roman" w:cs="Times New Roman"/>
                <w:sz w:val="24"/>
                <w:szCs w:val="24"/>
              </w:rPr>
              <w:lastRenderedPageBreak/>
              <w:t>dan data prestasi diperbarui</w:t>
            </w:r>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lastRenderedPageBreak/>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F27051">
      <w:pPr>
        <w:pStyle w:val="TabelBab4"/>
        <w:ind w:left="1276"/>
        <w:rPr>
          <w:lang w:val="id"/>
        </w:rPr>
      </w:pPr>
      <w:bookmarkStart w:id="442"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2"/>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89155E">
        <w:trPr>
          <w:trHeight w:val="722"/>
        </w:trPr>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89155E">
        <w:trPr>
          <w:trHeight w:val="789"/>
        </w:trPr>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89155E">
        <w:trPr>
          <w:trHeight w:val="1407"/>
        </w:trPr>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kontak </w:t>
            </w:r>
            <w:r w:rsidRPr="009075BB">
              <w:rPr>
                <w:rFonts w:ascii="Times New Roman" w:hAnsi="Times New Roman" w:cs="Times New Roman"/>
                <w:sz w:val="24"/>
                <w:szCs w:val="24"/>
              </w:rPr>
              <w:lastRenderedPageBreak/>
              <w:t>berhasil dan data kontak tersebut telah dihapus</w:t>
            </w:r>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lastRenderedPageBreak/>
              <w:t xml:space="preserve">Sesuai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F27051">
      <w:pPr>
        <w:pStyle w:val="TabelBab4"/>
        <w:ind w:left="1276"/>
        <w:rPr>
          <w:lang w:val="id"/>
        </w:rPr>
      </w:pPr>
      <w:bookmarkStart w:id="443" w:name="_Toc195952009"/>
      <w:r>
        <w:rPr>
          <w:lang w:val="id"/>
        </w:rPr>
        <w:t xml:space="preserve">Hasil Pengujian </w:t>
      </w:r>
      <w:r w:rsidRPr="00977B7A">
        <w:rPr>
          <w:i/>
          <w:lang w:val="id"/>
        </w:rPr>
        <w:t>Blackbox</w:t>
      </w:r>
      <w:r>
        <w:rPr>
          <w:lang w:val="id"/>
        </w:rPr>
        <w:t xml:space="preserve"> Halaman Semester (Admin)</w:t>
      </w:r>
      <w:bookmarkEnd w:id="443"/>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C774AA">
        <w:trPr>
          <w:trHeight w:val="872"/>
        </w:trPr>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C774AA">
        <w:trPr>
          <w:trHeight w:val="2199"/>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C774AA">
        <w:trPr>
          <w:trHeight w:val="2062"/>
        </w:trPr>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F27051">
      <w:pPr>
        <w:pStyle w:val="TabelBab4"/>
        <w:ind w:left="1276"/>
        <w:rPr>
          <w:lang w:val="id"/>
        </w:rPr>
      </w:pPr>
      <w:bookmarkStart w:id="444"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4"/>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C774AA">
        <w:trPr>
          <w:trHeight w:val="765"/>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C774AA">
        <w:trPr>
          <w:trHeight w:val="1130"/>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C774AA">
        <w:trPr>
          <w:trHeight w:val="1249"/>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C774AA">
        <w:trPr>
          <w:trHeight w:val="1097"/>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F27051">
      <w:pPr>
        <w:pStyle w:val="TabelBab4"/>
        <w:ind w:left="1276"/>
        <w:rPr>
          <w:lang w:val="id"/>
        </w:rPr>
      </w:pPr>
      <w:bookmarkStart w:id="445"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F27051">
      <w:pPr>
        <w:pStyle w:val="TabelBab4"/>
        <w:ind w:left="1276"/>
        <w:rPr>
          <w:lang w:val="id"/>
        </w:rPr>
      </w:pPr>
      <w:bookmarkStart w:id="446"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F27051">
      <w:pPr>
        <w:pStyle w:val="TabelBab4"/>
        <w:ind w:left="1276"/>
        <w:rPr>
          <w:lang w:val="id"/>
        </w:rPr>
      </w:pPr>
      <w:bookmarkStart w:id="447" w:name="_Toc195952013"/>
      <w:r>
        <w:rPr>
          <w:lang w:val="id"/>
        </w:rPr>
        <w:t xml:space="preserve">Hasil Pengujian </w:t>
      </w:r>
      <w:r w:rsidRPr="00CA35B6">
        <w:rPr>
          <w:i/>
          <w:lang w:val="id"/>
        </w:rPr>
        <w:t>Blackbox</w:t>
      </w:r>
      <w:r>
        <w:rPr>
          <w:lang w:val="id"/>
        </w:rPr>
        <w:t xml:space="preserve"> Halaman </w:t>
      </w:r>
      <w:r w:rsidRPr="00BD7820">
        <w:rPr>
          <w:i/>
          <w:lang w:val="id"/>
        </w:rPr>
        <w:t>Detail</w:t>
      </w:r>
      <w:r>
        <w:rPr>
          <w:lang w:val="id"/>
        </w:rPr>
        <w:t xml:space="preserve"> </w:t>
      </w:r>
      <w:r w:rsidR="004E23EF" w:rsidRPr="004E23EF">
        <w:rPr>
          <w:i/>
          <w:lang w:val="id"/>
        </w:rPr>
        <w:t>Registrant</w:t>
      </w:r>
      <w:r>
        <w:rPr>
          <w:lang w:val="id"/>
        </w:rPr>
        <w:t xml:space="preserve"> (Pelatih)</w:t>
      </w:r>
      <w:bookmarkEnd w:id="447"/>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w:t>
            </w:r>
            <w:r w:rsidRPr="009075BB">
              <w:rPr>
                <w:rFonts w:ascii="Times New Roman" w:hAnsi="Times New Roman" w:cs="Times New Roman"/>
                <w:sz w:val="24"/>
                <w:szCs w:val="24"/>
              </w:rPr>
              <w:lastRenderedPageBreak/>
              <w:t>perubahan status berhasil dan data pendaftar diperbarui</w:t>
            </w:r>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lastRenderedPageBreak/>
              <w:t xml:space="preserve">Sesuai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F27051">
      <w:pPr>
        <w:pStyle w:val="TabelBab4"/>
        <w:ind w:left="1276"/>
        <w:rPr>
          <w:lang w:val="id"/>
        </w:rPr>
      </w:pPr>
      <w:bookmarkStart w:id="448"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bl>
    <w:p w14:paraId="2151F63C" w14:textId="77777777" w:rsidR="00AB542B" w:rsidRDefault="00AB542B" w:rsidP="00AB542B">
      <w:pPr>
        <w:pStyle w:val="BodyText"/>
        <w:ind w:left="1134"/>
      </w:pPr>
    </w:p>
    <w:p w14:paraId="1D588E11" w14:textId="6805F818" w:rsidR="00AB542B" w:rsidRDefault="00AF111F" w:rsidP="00AB542B">
      <w:pPr>
        <w:pStyle w:val="BodyText"/>
        <w:ind w:left="1134"/>
      </w:pPr>
      <w:r>
        <w:t>Hasil pengujian pada t</w:t>
      </w:r>
      <w:r w:rsidRPr="00AF111F">
        <w:t xml:space="preserve">abel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w:t>
      </w:r>
      <w:r w:rsidRPr="00AF111F">
        <w:lastRenderedPageBreak/>
        <w:t xml:space="preserve">keberhasilan. </w:t>
      </w:r>
    </w:p>
    <w:p w14:paraId="72F7A699" w14:textId="77777777" w:rsidR="00AB542B" w:rsidRDefault="00AB542B" w:rsidP="00AB542B">
      <w:pPr>
        <w:pStyle w:val="NoSpacing"/>
        <w:rPr>
          <w:lang w:val="id"/>
        </w:rPr>
      </w:pPr>
    </w:p>
    <w:p w14:paraId="457C53D8" w14:textId="6E7B7D09" w:rsidR="00BF736F" w:rsidRPr="00AB542B" w:rsidRDefault="00BF736F" w:rsidP="00F27051">
      <w:pPr>
        <w:pStyle w:val="TabelBab4"/>
        <w:ind w:left="1276"/>
        <w:rPr>
          <w:lang w:val="id"/>
        </w:rPr>
      </w:pPr>
      <w:bookmarkStart w:id="449"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4E23EF">
        <w:trPr>
          <w:trHeight w:val="943"/>
        </w:trPr>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7C412848" w:rsidR="00034AF1" w:rsidRDefault="00BF736F" w:rsidP="00034AF1">
      <w:pPr>
        <w:pStyle w:val="BodyText"/>
        <w:ind w:left="1134"/>
      </w:pPr>
      <w:r>
        <w:t>Hasil pengujian pada tabel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F27051">
      <w:pPr>
        <w:pStyle w:val="TabelBab4"/>
        <w:ind w:left="1276"/>
        <w:rPr>
          <w:lang w:val="id"/>
        </w:rPr>
      </w:pPr>
      <w:bookmarkStart w:id="450"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365C429D" w14:textId="77777777" w:rsidTr="004E23EF">
        <w:trPr>
          <w:trHeight w:val="1681"/>
        </w:trPr>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w:t>
      </w:r>
      <w:r w:rsidR="006644F6" w:rsidRPr="006644F6">
        <w:rPr>
          <w:color w:val="auto"/>
        </w:rPr>
        <w:lastRenderedPageBreak/>
        <w:t xml:space="preserve">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F27051">
      <w:pPr>
        <w:pStyle w:val="TabelBab4"/>
        <w:ind w:left="1276"/>
        <w:rPr>
          <w:lang w:val="id"/>
        </w:rPr>
      </w:pPr>
      <w:bookmarkStart w:id="451"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4E23EF">
        <w:trPr>
          <w:trHeight w:val="1844"/>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C774AA">
        <w:trPr>
          <w:trHeight w:val="1854"/>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4E23EF">
        <w:trPr>
          <w:trHeight w:val="1639"/>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C774AA">
        <w:trPr>
          <w:trHeight w:val="1537"/>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F27051">
      <w:pPr>
        <w:pStyle w:val="TabelBab4"/>
        <w:ind w:left="1276"/>
        <w:rPr>
          <w:lang w:val="id"/>
        </w:rPr>
      </w:pPr>
      <w:bookmarkStart w:id="452" w:name="_Toc195952018"/>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8A52CA">
      <w:pPr>
        <w:pStyle w:val="TabelBab4"/>
        <w:ind w:left="1276"/>
        <w:rPr>
          <w:lang w:val="id"/>
        </w:rPr>
      </w:pPr>
      <w:bookmarkStart w:id="453"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F27051">
      <w:pPr>
        <w:pStyle w:val="TabelBab4"/>
        <w:ind w:left="1276"/>
        <w:rPr>
          <w:lang w:val="id"/>
        </w:rPr>
      </w:pPr>
      <w:bookmarkStart w:id="454"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18BD5D4D" w:rsidR="00BF736F" w:rsidRPr="00715250" w:rsidRDefault="00BF736F" w:rsidP="00F27051">
      <w:pPr>
        <w:pStyle w:val="TabelBab4"/>
        <w:ind w:left="1276"/>
        <w:rPr>
          <w:lang w:val="id"/>
        </w:rPr>
      </w:pPr>
      <w:bookmarkStart w:id="455"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lastRenderedPageBreak/>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F27051">
      <w:pPr>
        <w:pStyle w:val="TabelBab4"/>
        <w:ind w:left="1276"/>
        <w:rPr>
          <w:lang w:val="id"/>
        </w:rPr>
      </w:pPr>
      <w:bookmarkStart w:id="456"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C774AA">
        <w:trPr>
          <w:trHeight w:val="2183"/>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F27051">
      <w:pPr>
        <w:pStyle w:val="TabelBab4"/>
        <w:ind w:left="1276"/>
        <w:rPr>
          <w:lang w:val="id"/>
        </w:rPr>
      </w:pPr>
      <w:bookmarkStart w:id="457"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C774AA">
        <w:trPr>
          <w:trHeight w:val="1123"/>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C774AA">
        <w:trPr>
          <w:trHeight w:val="1136"/>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C774AA">
        <w:trPr>
          <w:trHeight w:val="102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0C35D22E" w:rsidR="00715250" w:rsidRDefault="00876C38" w:rsidP="00715250">
      <w:pPr>
        <w:pStyle w:val="BodyText"/>
        <w:ind w:left="1134"/>
      </w:pPr>
      <w:r>
        <w:t>Hasil pengujian pada t</w:t>
      </w:r>
      <w:r w:rsidRPr="00876C38">
        <w:t>abel 4.22 menunjukkan bahwa fitur detail presensi untuk pembina berfungsi dengan baik. Sistem mampu</w:t>
      </w:r>
      <w:r>
        <w:t xml:space="preserve"> menampilkan </w:t>
      </w:r>
      <w:r>
        <w:lastRenderedPageBreak/>
        <w:t xml:space="preserve">data presensi, QR </w:t>
      </w:r>
      <w:r w:rsidRPr="00876C38">
        <w:rPr>
          <w:i/>
        </w:rPr>
        <w:t>code</w:t>
      </w:r>
      <w:r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F27051">
      <w:pPr>
        <w:pStyle w:val="TabelBab4"/>
        <w:ind w:left="1276"/>
        <w:rPr>
          <w:lang w:val="id"/>
        </w:rPr>
      </w:pPr>
      <w:bookmarkStart w:id="458" w:name="_Toc195952024"/>
      <w:r>
        <w:rPr>
          <w:lang w:val="id"/>
        </w:rPr>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8A52CA">
        <w:trPr>
          <w:trHeight w:val="1506"/>
        </w:trPr>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8A52CA">
        <w:trPr>
          <w:trHeight w:val="1413"/>
        </w:trPr>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8A52CA">
        <w:trPr>
          <w:trHeight w:val="1405"/>
        </w:trPr>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DF22A4">
      <w:pPr>
        <w:pStyle w:val="BodyText"/>
        <w:numPr>
          <w:ilvl w:val="0"/>
          <w:numId w:val="37"/>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w:t>
      </w:r>
      <w:r w:rsidRPr="00272C1E">
        <w:lastRenderedPageBreak/>
        <w:t>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9" w:name="_Toc195952025"/>
      <w:r>
        <w:rPr>
          <w:lang w:val="id"/>
        </w:rPr>
        <w:t xml:space="preserve">Hasil Pengujian </w:t>
      </w:r>
      <w:r w:rsidRPr="008E09AA">
        <w:rPr>
          <w:i/>
          <w:lang w:val="id"/>
        </w:rPr>
        <w:t>Usability</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60" w:name="_Toc195952026"/>
      <w:r>
        <w:rPr>
          <w:lang w:val="id"/>
        </w:rPr>
        <w:t>Hasil Pengujian Navigasi</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570AF9">
        <w:trPr>
          <w:trHeight w:val="8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570AF9">
        <w:trPr>
          <w:trHeight w:val="832"/>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diperoleh nilai sebesar 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1" w:name="_Toc195952027"/>
      <w:r>
        <w:rPr>
          <w:lang w:val="id"/>
        </w:rPr>
        <w:t>Hasil Pengujian Grafik Visual</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570AF9">
        <w:trPr>
          <w:trHeight w:val="86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570AF9">
        <w:trPr>
          <w:trHeight w:val="690"/>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lastRenderedPageBreak/>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2" w:name="_Toc195952028"/>
      <w:r>
        <w:rPr>
          <w:lang w:val="id"/>
        </w:rPr>
        <w:t xml:space="preserve">Hasil Pengujian </w:t>
      </w:r>
      <w:r w:rsidRPr="008E09AA">
        <w:rPr>
          <w:i/>
          <w:lang w:val="id"/>
        </w:rPr>
        <w:t>Contents</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3" w:name="_Toc195952029"/>
      <w:r>
        <w:rPr>
          <w:lang w:val="id"/>
        </w:rPr>
        <w:t>Hasil Pengujian</w:t>
      </w:r>
      <w:r w:rsidRPr="008E09AA">
        <w:rPr>
          <w:i/>
        </w:rPr>
        <w:t xml:space="preserve"> </w:t>
      </w:r>
      <w:r>
        <w:rPr>
          <w:i/>
        </w:rPr>
        <w:t>C</w:t>
      </w:r>
      <w:r w:rsidRPr="007F0B94">
        <w:rPr>
          <w:i/>
        </w:rPr>
        <w:t>ompatibility</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4" w:name="_Toc195952030"/>
      <w:r>
        <w:rPr>
          <w:lang w:val="id"/>
        </w:rPr>
        <w:t xml:space="preserve">Hasil Pengujian </w:t>
      </w:r>
      <w:r w:rsidRPr="008E09AA">
        <w:rPr>
          <w:i/>
          <w:lang w:val="id"/>
        </w:rPr>
        <w:t>Loading</w:t>
      </w:r>
      <w:r>
        <w:rPr>
          <w:lang w:val="id"/>
        </w:rPr>
        <w:t xml:space="preserve"> </w:t>
      </w:r>
      <w:r w:rsidRPr="008E09AA">
        <w:rPr>
          <w:i/>
          <w:lang w:val="id"/>
        </w:rPr>
        <w:t>Time</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5" w:name="_Toc195952031"/>
      <w:r>
        <w:rPr>
          <w:lang w:val="id"/>
        </w:rPr>
        <w:t xml:space="preserve">Hasil Pengujian </w:t>
      </w:r>
      <w:r w:rsidRPr="008E09AA">
        <w:rPr>
          <w:i/>
          <w:lang w:val="id"/>
        </w:rPr>
        <w:t>Functiona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6" w:name="_Toc195952032"/>
      <w:r>
        <w:rPr>
          <w:lang w:val="id"/>
        </w:rPr>
        <w:t xml:space="preserve">Hasil Pengujian </w:t>
      </w:r>
      <w:r w:rsidRPr="008E09AA">
        <w:rPr>
          <w:i/>
          <w:lang w:val="id"/>
        </w:rPr>
        <w:t>Accesibility</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570AF9">
        <w:trPr>
          <w:trHeight w:val="740"/>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570AF9">
        <w:trPr>
          <w:trHeight w:val="738"/>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lastRenderedPageBreak/>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7" w:name="_Toc195952033"/>
      <w:r>
        <w:rPr>
          <w:lang w:val="id"/>
        </w:rPr>
        <w:t xml:space="preserve">Hasil Pengujian </w:t>
      </w:r>
      <w:r w:rsidRPr="008E09AA">
        <w:rPr>
          <w:i/>
          <w:lang w:val="id"/>
        </w:rPr>
        <w:t>Interactivity</w:t>
      </w:r>
      <w:bookmarkEnd w:id="467"/>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570AF9">
        <w:trPr>
          <w:trHeight w:val="74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w:lastRenderedPageBreak/>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D6F8C17" w14:textId="18C5B508" w:rsidR="00414EF4" w:rsidRDefault="00414EF4" w:rsidP="0066797B">
      <w:pPr>
        <w:pStyle w:val="BodyText"/>
        <w:ind w:left="1134"/>
      </w:pPr>
      <w:r w:rsidRPr="00414EF4">
        <w:t xml:space="preserve">Berdasarkan hasil pengujian </w:t>
      </w:r>
      <w:r w:rsidRPr="00414EF4">
        <w:rPr>
          <w:i/>
        </w:rPr>
        <w:t>beta</w:t>
      </w:r>
      <w:r w:rsidRPr="00414EF4">
        <w:t xml:space="preserve"> terhadap </w:t>
      </w:r>
      <w:r w:rsidRPr="00414EF4">
        <w:rPr>
          <w:i/>
        </w:rPr>
        <w:t>website</w:t>
      </w:r>
      <w:r w:rsidRPr="00414EF4">
        <w:t xml:space="preserve"> Sistem Informasi </w:t>
      </w:r>
      <w:r w:rsidRPr="00414EF4">
        <w:rPr>
          <w:i/>
        </w:rPr>
        <w:t>Marching</w:t>
      </w:r>
      <w:r w:rsidRPr="00414EF4">
        <w:t xml:space="preserve"> </w:t>
      </w:r>
      <w:r w:rsidRPr="00414EF4">
        <w:rPr>
          <w:i/>
        </w:rPr>
        <w:t>Band</w:t>
      </w:r>
      <w:r w:rsidRPr="00414EF4">
        <w:t xml:space="preserve"> Gema Oasis MAN 1 Samarinda, diperoleh n</w:t>
      </w:r>
      <w:r>
        <w:t>ilai rata-rata sebesar 79,56</w:t>
      </w:r>
      <w:r w:rsidRPr="00414EF4">
        <w:t xml:space="preserve"> yang dihitung dari sembilan data pengujian. Selanjutnya, nilai tersebut dibandingkan dengan skor maksim</w:t>
      </w:r>
      <w:r>
        <w:t>al sebesar 95</w:t>
      </w:r>
      <w:r w:rsidRPr="00414EF4">
        <w:t>, sehingga menghasilkan persentas</w:t>
      </w:r>
      <w:r>
        <w:t>e keberhasilan sistem sebesar 83,74%</w:t>
      </w:r>
      <w:r w:rsidRPr="00414EF4">
        <w:t xml:space="preserve"> sesuai dengan perhitungan menggunakan persamaan (2.1).</w:t>
      </w:r>
    </w:p>
    <w:p w14:paraId="349F81D2" w14:textId="7B5E1802"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DF22A4">
      <w:pPr>
        <w:pStyle w:val="Heading2"/>
        <w:numPr>
          <w:ilvl w:val="1"/>
          <w:numId w:val="12"/>
        </w:numPr>
        <w:ind w:left="567" w:hanging="567"/>
        <w:rPr>
          <w:lang w:val="id"/>
        </w:rPr>
      </w:pPr>
      <w:bookmarkStart w:id="468" w:name="_Toc195952516"/>
      <w:r>
        <w:rPr>
          <w:lang w:val="id"/>
        </w:rPr>
        <w:t>Pembahasan</w:t>
      </w:r>
      <w:bookmarkEnd w:id="468"/>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w:t>
      </w:r>
      <w:r w:rsidRPr="00E13443">
        <w:rPr>
          <w:color w:val="auto"/>
        </w:rPr>
        <w:lastRenderedPageBreak/>
        <w:t xml:space="preserve">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69" w:name="_Toc195952517"/>
      <w:r>
        <w:lastRenderedPageBreak/>
        <w:t xml:space="preserve">BAB V </w:t>
      </w:r>
      <w:r>
        <w:br/>
        <w:t>KESIMPULAN DAN SARAN</w:t>
      </w:r>
      <w:bookmarkEnd w:id="469"/>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DF22A4">
      <w:pPr>
        <w:pStyle w:val="Heading2"/>
        <w:numPr>
          <w:ilvl w:val="1"/>
          <w:numId w:val="13"/>
        </w:numPr>
        <w:ind w:left="567" w:hanging="567"/>
      </w:pPr>
      <w:bookmarkStart w:id="470" w:name="_Toc195952518"/>
      <w:r>
        <w:t>Kesimpulan</w:t>
      </w:r>
      <w:bookmarkEnd w:id="470"/>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F22A4">
      <w:pPr>
        <w:pStyle w:val="BodyText"/>
        <w:numPr>
          <w:ilvl w:val="0"/>
          <w:numId w:val="40"/>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F22A4">
      <w:pPr>
        <w:pStyle w:val="BodyText"/>
        <w:numPr>
          <w:ilvl w:val="0"/>
          <w:numId w:val="40"/>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F22A4">
      <w:pPr>
        <w:pStyle w:val="BodyText"/>
        <w:numPr>
          <w:ilvl w:val="0"/>
          <w:numId w:val="40"/>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F22A4">
      <w:pPr>
        <w:pStyle w:val="BodyText"/>
        <w:numPr>
          <w:ilvl w:val="0"/>
          <w:numId w:val="40"/>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DF22A4">
      <w:pPr>
        <w:pStyle w:val="Heading2"/>
        <w:numPr>
          <w:ilvl w:val="1"/>
          <w:numId w:val="13"/>
        </w:numPr>
        <w:ind w:left="567" w:hanging="567"/>
      </w:pPr>
      <w:bookmarkStart w:id="471" w:name="_Toc195952519"/>
      <w:r>
        <w:t>Saran</w:t>
      </w:r>
      <w:bookmarkEnd w:id="471"/>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2" w:name="_Toc195952520"/>
      <w:r>
        <w:rPr>
          <w:rFonts w:cs="Times New Roman"/>
        </w:rPr>
        <w:lastRenderedPageBreak/>
        <w:t>DAFTAR PUSTAKA</w:t>
      </w:r>
      <w:bookmarkEnd w:id="472"/>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3" w:name="_Toc195952521"/>
      <w:r>
        <w:lastRenderedPageBreak/>
        <w:t>LAMPIRAN</w:t>
      </w:r>
      <w:bookmarkEnd w:id="473"/>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4" w:name="_Toc195951409"/>
      <w:bookmarkStart w:id="475" w:name="_Toc81759259"/>
      <w:r w:rsidRPr="00641C67">
        <w:t>Lampiran 1. Surat Ijin penelitian</w:t>
      </w:r>
      <w:bookmarkEnd w:id="474"/>
      <w:r w:rsidRPr="00641C67">
        <w:t xml:space="preserve"> </w:t>
      </w:r>
      <w:bookmarkEnd w:id="475"/>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6" w:name="_Toc81759260"/>
      <w:bookmarkStart w:id="477" w:name="_Toc195951410"/>
      <w:r w:rsidRPr="00641C67">
        <w:lastRenderedPageBreak/>
        <w:t xml:space="preserve">Lampiran 2. </w:t>
      </w:r>
      <w:bookmarkEnd w:id="476"/>
      <w:r w:rsidR="00222D6A" w:rsidRPr="009075BB">
        <w:rPr>
          <w:rFonts w:cs="Times New Roman"/>
        </w:rPr>
        <w:t xml:space="preserve">Wawancara </w:t>
      </w:r>
      <w:r w:rsidR="005B00B0" w:rsidRPr="009075BB">
        <w:rPr>
          <w:rFonts w:cs="Times New Roman"/>
        </w:rPr>
        <w:t>dengan pembina dan pelatih</w:t>
      </w:r>
      <w:bookmarkEnd w:id="477"/>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8" w:name="_Toc81759261"/>
      <w:bookmarkStart w:id="479" w:name="_Toc195951411"/>
      <w:r w:rsidRPr="00641C67">
        <w:lastRenderedPageBreak/>
        <w:t xml:space="preserve">Lampiran 3. Surat </w:t>
      </w:r>
      <w:r w:rsidR="005B00B0" w:rsidRPr="00641C67">
        <w:t>penerimaan penelitian</w:t>
      </w:r>
      <w:bookmarkEnd w:id="478"/>
      <w:bookmarkEnd w:id="479"/>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80" w:name="_Toc195951412"/>
      <w:r>
        <w:rPr>
          <w:rFonts w:cs="Times New Roman"/>
        </w:rPr>
        <w:lastRenderedPageBreak/>
        <w:t xml:space="preserve">Lampiran 4. Hasil </w:t>
      </w:r>
      <w:r w:rsidRPr="009075BB">
        <w:rPr>
          <w:rFonts w:cs="Times New Roman"/>
        </w:rPr>
        <w:t>wawancara dengan pembina MB Oasis Mansa</w:t>
      </w:r>
      <w:bookmarkEnd w:id="480"/>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1" w:name="_Toc195951413"/>
      <w:r>
        <w:rPr>
          <w:rFonts w:cs="Times New Roman"/>
        </w:rPr>
        <w:lastRenderedPageBreak/>
        <w:t xml:space="preserve">Lampiran 5. Hasil wawacara </w:t>
      </w:r>
      <w:r w:rsidRPr="009075BB">
        <w:rPr>
          <w:rFonts w:cs="Times New Roman"/>
        </w:rPr>
        <w:t>dengan pelatih MB Oasis Mansa</w:t>
      </w:r>
      <w:bookmarkEnd w:id="481"/>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2" w:name="_Toc195951414"/>
      <w:r>
        <w:rPr>
          <w:rFonts w:cs="Times New Roman"/>
        </w:rPr>
        <w:lastRenderedPageBreak/>
        <w:t xml:space="preserve">Lampiran 6. </w:t>
      </w:r>
      <w:r w:rsidR="00D17771">
        <w:rPr>
          <w:rFonts w:cs="Times New Roman"/>
        </w:rPr>
        <w:t xml:space="preserve">Hasil pengujian </w:t>
      </w:r>
      <w:r w:rsidR="00D17771" w:rsidRPr="00BD7820">
        <w:rPr>
          <w:rFonts w:cs="Times New Roman"/>
          <w:i/>
        </w:rPr>
        <w:t>blackbox</w:t>
      </w:r>
      <w:r w:rsidR="00D17771">
        <w:rPr>
          <w:rFonts w:cs="Times New Roman"/>
        </w:rPr>
        <w:t xml:space="preserve"> </w:t>
      </w:r>
      <w:r w:rsidR="00D17771" w:rsidRPr="00BD7820">
        <w:rPr>
          <w:rFonts w:cs="Times New Roman"/>
          <w:i/>
        </w:rPr>
        <w:t>t</w:t>
      </w:r>
      <w:r w:rsidRPr="00BD7820">
        <w:rPr>
          <w:rFonts w:cs="Times New Roman"/>
          <w:i/>
        </w:rPr>
        <w:t>esting</w:t>
      </w:r>
      <w:r>
        <w:rPr>
          <w:rFonts w:cs="Times New Roman"/>
        </w:rPr>
        <w:t xml:space="preserve"> (Pembina)</w:t>
      </w:r>
      <w:bookmarkEnd w:id="482"/>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3" w:name="_Toc195951415"/>
      <w:r>
        <w:t xml:space="preserve">Lampiran 7. Hasil </w:t>
      </w:r>
      <w:r w:rsidR="00D17771">
        <w:t>p</w:t>
      </w:r>
      <w:r>
        <w:t xml:space="preserve">engujian </w:t>
      </w:r>
      <w:r w:rsidR="00D17771" w:rsidRPr="00BD7820">
        <w:rPr>
          <w:i/>
        </w:rPr>
        <w:t>b</w:t>
      </w:r>
      <w:r w:rsidRPr="00BD7820">
        <w:rPr>
          <w:i/>
        </w:rPr>
        <w:t>lackbox</w:t>
      </w:r>
      <w:r>
        <w:t xml:space="preserve"> </w:t>
      </w:r>
      <w:r w:rsidR="00D17771" w:rsidRPr="00BD7820">
        <w:rPr>
          <w:i/>
        </w:rPr>
        <w:t>t</w:t>
      </w:r>
      <w:r w:rsidRPr="00BD7820">
        <w:rPr>
          <w:i/>
        </w:rPr>
        <w:t>esting</w:t>
      </w:r>
      <w:r>
        <w:t xml:space="preserve"> (Pelatih)</w:t>
      </w:r>
      <w:bookmarkEnd w:id="483"/>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4" w:name="_Toc195951416"/>
      <w:r>
        <w:lastRenderedPageBreak/>
        <w:t>Lampiran 8. Hasil</w:t>
      </w:r>
      <w:r w:rsidR="00D17771">
        <w:t xml:space="preserve"> responden</w:t>
      </w:r>
      <w:r>
        <w:t xml:space="preserve"> </w:t>
      </w:r>
      <w:r w:rsidR="00D17771">
        <w:t>p</w:t>
      </w:r>
      <w:r>
        <w:t xml:space="preserve">engujian </w:t>
      </w:r>
      <w:r w:rsidR="00D17771">
        <w:t>b</w:t>
      </w:r>
      <w:r>
        <w:t>eta</w:t>
      </w:r>
      <w:bookmarkEnd w:id="484"/>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5" w:name="_Toc195951417"/>
      <w:r>
        <w:lastRenderedPageBreak/>
        <w:t xml:space="preserve">Lampiran 9. Dokumentasi </w:t>
      </w:r>
      <w:r w:rsidR="00D17771">
        <w:t>p</w:t>
      </w:r>
      <w:r>
        <w:t xml:space="preserve">engujian </w:t>
      </w:r>
      <w:r w:rsidR="00D17771">
        <w:rPr>
          <w:i/>
        </w:rPr>
        <w:t>b</w:t>
      </w:r>
      <w:r w:rsidRPr="006F2DAF">
        <w:rPr>
          <w:i/>
        </w:rPr>
        <w:t>lackbox</w:t>
      </w:r>
      <w:bookmarkEnd w:id="485"/>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6" w:name="_Toc195951418"/>
      <w:r>
        <w:lastRenderedPageBreak/>
        <w:t xml:space="preserve">Lampiran 10. Dokumentasi </w:t>
      </w:r>
      <w:r w:rsidR="00D17771">
        <w:t>p</w:t>
      </w:r>
      <w:r>
        <w:t xml:space="preserve">engujian </w:t>
      </w:r>
      <w:r w:rsidR="00D17771">
        <w:t>b</w:t>
      </w:r>
      <w:r>
        <w:t>eta</w:t>
      </w:r>
      <w:bookmarkEnd w:id="486"/>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0CF15" w14:textId="77777777" w:rsidR="00DF22A4" w:rsidRDefault="00DF22A4" w:rsidP="00E510D8">
      <w:pPr>
        <w:spacing w:after="0" w:line="240" w:lineRule="auto"/>
      </w:pPr>
      <w:r>
        <w:separator/>
      </w:r>
    </w:p>
  </w:endnote>
  <w:endnote w:type="continuationSeparator" w:id="0">
    <w:p w14:paraId="76D5DE6F" w14:textId="77777777" w:rsidR="00DF22A4" w:rsidRDefault="00DF22A4"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414EF4" w:rsidRDefault="00414EF4">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B76547">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414EF4" w:rsidRPr="00D97A11" w:rsidRDefault="00414EF4"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B76547">
          <w:rPr>
            <w:rFonts w:ascii="Times New Roman" w:hAnsi="Times New Roman" w:cs="Times New Roman"/>
            <w:noProof/>
          </w:rPr>
          <w:t>xix</w:t>
        </w:r>
        <w:r w:rsidRPr="00E458AE">
          <w:rPr>
            <w:rFonts w:ascii="Times New Roman" w:hAnsi="Times New Roman" w:cs="Times New Roman"/>
            <w:noProof/>
          </w:rPr>
          <w:fldChar w:fldCharType="end"/>
        </w:r>
      </w:p>
    </w:sdtContent>
  </w:sdt>
  <w:p w14:paraId="746026AF" w14:textId="70DBB357" w:rsidR="00414EF4" w:rsidRPr="00D97A11" w:rsidRDefault="00414EF4"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B76547">
          <w:rPr>
            <w:rFonts w:ascii="Times New Roman" w:hAnsi="Times New Roman" w:cs="Times New Roman"/>
            <w:noProof/>
          </w:rPr>
          <w:t>ii</w:t>
        </w:r>
        <w:r w:rsidRPr="00E458AE">
          <w:rPr>
            <w:rFonts w:ascii="Times New Roman" w:hAnsi="Times New Roman" w:cs="Times New Roman"/>
            <w:noProof/>
          </w:rPr>
          <w:fldChar w:fldCharType="end"/>
        </w:r>
      </w:p>
    </w:sdtContent>
  </w:sdt>
  <w:p w14:paraId="7F3E5CB1" w14:textId="3EF73B03" w:rsidR="00414EF4" w:rsidRDefault="00414EF4"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414EF4" w:rsidRDefault="00414EF4">
        <w:pPr>
          <w:pStyle w:val="Footer"/>
          <w:jc w:val="right"/>
        </w:pP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B76547">
          <w:rPr>
            <w:rFonts w:ascii="Times New Roman" w:hAnsi="Times New Roman" w:cs="Times New Roman"/>
            <w:noProof/>
          </w:rPr>
          <w:t>64</w:t>
        </w:r>
        <w:r w:rsidRPr="008A52CA">
          <w:rPr>
            <w:rFonts w:ascii="Times New Roman" w:hAnsi="Times New Roman" w:cs="Times New Roman"/>
            <w:noProof/>
          </w:rPr>
          <w:fldChar w:fldCharType="end"/>
        </w:r>
      </w:p>
    </w:sdtContent>
  </w:sdt>
  <w:p w14:paraId="1334F91E" w14:textId="77777777" w:rsidR="00414EF4" w:rsidRPr="00D97A11" w:rsidRDefault="00414EF4"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51B6884A" w:rsidR="00414EF4" w:rsidRDefault="00BD7820" w:rsidP="00BD7820">
        <w:pPr>
          <w:pStyle w:val="Footer"/>
          <w:tabs>
            <w:tab w:val="left" w:pos="1680"/>
            <w:tab w:val="right" w:pos="8504"/>
          </w:tabs>
        </w:pPr>
        <w:r>
          <w:tab/>
        </w:r>
        <w:r>
          <w:tab/>
        </w:r>
        <w:r>
          <w:tab/>
        </w:r>
        <w:r w:rsidR="00414EF4" w:rsidRPr="008A52CA">
          <w:rPr>
            <w:rFonts w:ascii="Times New Roman" w:hAnsi="Times New Roman" w:cs="Times New Roman"/>
          </w:rPr>
          <w:fldChar w:fldCharType="begin"/>
        </w:r>
        <w:r w:rsidR="00414EF4" w:rsidRPr="008A52CA">
          <w:rPr>
            <w:rFonts w:ascii="Times New Roman" w:hAnsi="Times New Roman" w:cs="Times New Roman"/>
          </w:rPr>
          <w:instrText xml:space="preserve"> PAGE   \* MERGEFORMAT </w:instrText>
        </w:r>
        <w:r w:rsidR="00414EF4" w:rsidRPr="008A52CA">
          <w:rPr>
            <w:rFonts w:ascii="Times New Roman" w:hAnsi="Times New Roman" w:cs="Times New Roman"/>
          </w:rPr>
          <w:fldChar w:fldCharType="separate"/>
        </w:r>
        <w:r w:rsidR="00B76547">
          <w:rPr>
            <w:rFonts w:ascii="Times New Roman" w:hAnsi="Times New Roman" w:cs="Times New Roman"/>
            <w:noProof/>
          </w:rPr>
          <w:t>63</w:t>
        </w:r>
        <w:r w:rsidR="00414EF4" w:rsidRPr="008A52CA">
          <w:rPr>
            <w:rFonts w:ascii="Times New Roman" w:hAnsi="Times New Roman" w:cs="Times New Roman"/>
            <w:noProof/>
          </w:rPr>
          <w:fldChar w:fldCharType="end"/>
        </w:r>
      </w:p>
    </w:sdtContent>
  </w:sdt>
  <w:p w14:paraId="5B458C62" w14:textId="2AB8A3E6" w:rsidR="00414EF4" w:rsidRPr="00D97A11" w:rsidRDefault="00BD7820" w:rsidP="00BD7820">
    <w:pPr>
      <w:pStyle w:val="Footer"/>
      <w:tabs>
        <w:tab w:val="left" w:pos="5067"/>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89E380" w14:textId="77777777" w:rsidR="00DF22A4" w:rsidRDefault="00DF22A4" w:rsidP="00E510D8">
      <w:pPr>
        <w:spacing w:after="0" w:line="240" w:lineRule="auto"/>
      </w:pPr>
      <w:r>
        <w:separator/>
      </w:r>
    </w:p>
  </w:footnote>
  <w:footnote w:type="continuationSeparator" w:id="0">
    <w:p w14:paraId="7B2967EB" w14:textId="77777777" w:rsidR="00DF22A4" w:rsidRDefault="00DF22A4"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2"/>
  </w:num>
  <w:num w:numId="3">
    <w:abstractNumId w:val="35"/>
  </w:num>
  <w:num w:numId="4">
    <w:abstractNumId w:val="0"/>
  </w:num>
  <w:num w:numId="5">
    <w:abstractNumId w:val="26"/>
  </w:num>
  <w:num w:numId="6">
    <w:abstractNumId w:val="25"/>
  </w:num>
  <w:num w:numId="7">
    <w:abstractNumId w:val="14"/>
  </w:num>
  <w:num w:numId="8">
    <w:abstractNumId w:val="5"/>
  </w:num>
  <w:num w:numId="9">
    <w:abstractNumId w:val="17"/>
  </w:num>
  <w:num w:numId="10">
    <w:abstractNumId w:val="33"/>
  </w:num>
  <w:num w:numId="11">
    <w:abstractNumId w:val="11"/>
  </w:num>
  <w:num w:numId="12">
    <w:abstractNumId w:val="34"/>
  </w:num>
  <w:num w:numId="13">
    <w:abstractNumId w:val="13"/>
  </w:num>
  <w:num w:numId="14">
    <w:abstractNumId w:val="10"/>
  </w:num>
  <w:num w:numId="15">
    <w:abstractNumId w:val="20"/>
  </w:num>
  <w:num w:numId="16">
    <w:abstractNumId w:val="4"/>
  </w:num>
  <w:num w:numId="17">
    <w:abstractNumId w:val="40"/>
  </w:num>
  <w:num w:numId="18">
    <w:abstractNumId w:val="2"/>
  </w:num>
  <w:num w:numId="19">
    <w:abstractNumId w:val="28"/>
  </w:num>
  <w:num w:numId="20">
    <w:abstractNumId w:val="36"/>
  </w:num>
  <w:num w:numId="21">
    <w:abstractNumId w:val="39"/>
  </w:num>
  <w:num w:numId="22">
    <w:abstractNumId w:val="19"/>
  </w:num>
  <w:num w:numId="23">
    <w:abstractNumId w:val="23"/>
  </w:num>
  <w:num w:numId="24">
    <w:abstractNumId w:val="22"/>
  </w:num>
  <w:num w:numId="25">
    <w:abstractNumId w:val="9"/>
  </w:num>
  <w:num w:numId="26">
    <w:abstractNumId w:val="6"/>
  </w:num>
  <w:num w:numId="27">
    <w:abstractNumId w:val="18"/>
  </w:num>
  <w:num w:numId="28">
    <w:abstractNumId w:val="38"/>
  </w:num>
  <w:num w:numId="29">
    <w:abstractNumId w:val="24"/>
  </w:num>
  <w:num w:numId="30">
    <w:abstractNumId w:val="16"/>
  </w:num>
  <w:num w:numId="31">
    <w:abstractNumId w:val="8"/>
  </w:num>
  <w:num w:numId="32">
    <w:abstractNumId w:val="15"/>
  </w:num>
  <w:num w:numId="33">
    <w:abstractNumId w:val="3"/>
  </w:num>
  <w:num w:numId="34">
    <w:abstractNumId w:val="29"/>
  </w:num>
  <w:num w:numId="35">
    <w:abstractNumId w:val="21"/>
  </w:num>
  <w:num w:numId="36">
    <w:abstractNumId w:val="31"/>
  </w:num>
  <w:num w:numId="37">
    <w:abstractNumId w:val="7"/>
  </w:num>
  <w:num w:numId="38">
    <w:abstractNumId w:val="1"/>
  </w:num>
  <w:num w:numId="39">
    <w:abstractNumId w:val="37"/>
  </w:num>
  <w:num w:numId="40">
    <w:abstractNumId w:val="30"/>
  </w:num>
  <w:num w:numId="41">
    <w:abstractNumId w:val="1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41702"/>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4EF4"/>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D3091"/>
    <w:rsid w:val="004D3A95"/>
    <w:rsid w:val="004D7F0A"/>
    <w:rsid w:val="004E23EF"/>
    <w:rsid w:val="004E60CF"/>
    <w:rsid w:val="004E7B34"/>
    <w:rsid w:val="004F6613"/>
    <w:rsid w:val="004F7BEA"/>
    <w:rsid w:val="00504F92"/>
    <w:rsid w:val="00505301"/>
    <w:rsid w:val="0050619C"/>
    <w:rsid w:val="00520866"/>
    <w:rsid w:val="00521239"/>
    <w:rsid w:val="0052361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87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5E"/>
    <w:rsid w:val="00891580"/>
    <w:rsid w:val="00896F0D"/>
    <w:rsid w:val="008A52CA"/>
    <w:rsid w:val="008B6A3A"/>
    <w:rsid w:val="008C0C5F"/>
    <w:rsid w:val="008C1A7B"/>
    <w:rsid w:val="008C50DC"/>
    <w:rsid w:val="008C6C59"/>
    <w:rsid w:val="008E09AA"/>
    <w:rsid w:val="008E4237"/>
    <w:rsid w:val="008E5112"/>
    <w:rsid w:val="008E747D"/>
    <w:rsid w:val="008F3D64"/>
    <w:rsid w:val="008F54E5"/>
    <w:rsid w:val="008F7D83"/>
    <w:rsid w:val="009046A0"/>
    <w:rsid w:val="00914351"/>
    <w:rsid w:val="00914AC3"/>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76547"/>
    <w:rsid w:val="00B84369"/>
    <w:rsid w:val="00B911FD"/>
    <w:rsid w:val="00B96EE0"/>
    <w:rsid w:val="00BC02B5"/>
    <w:rsid w:val="00BD05FD"/>
    <w:rsid w:val="00BD1C43"/>
    <w:rsid w:val="00BD2A03"/>
    <w:rsid w:val="00BD7820"/>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DF22A4"/>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379A"/>
    <w:rsid w:val="00E9381C"/>
    <w:rsid w:val="00E948D2"/>
    <w:rsid w:val="00E96054"/>
    <w:rsid w:val="00E97632"/>
    <w:rsid w:val="00EA1890"/>
    <w:rsid w:val="00EA514A"/>
    <w:rsid w:val="00EA5E09"/>
    <w:rsid w:val="00EB1A52"/>
    <w:rsid w:val="00EB3D60"/>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27051"/>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4"/>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48.png"/><Relationship Id="rId165" Type="http://schemas.openxmlformats.org/officeDocument/2006/relationships/image" Target="media/image153.png"/><Relationship Id="rId181" Type="http://schemas.openxmlformats.org/officeDocument/2006/relationships/image" Target="media/image169.jpeg"/><Relationship Id="rId186" Type="http://schemas.openxmlformats.org/officeDocument/2006/relationships/image" Target="media/image174.jpeg"/><Relationship Id="rId211" Type="http://schemas.openxmlformats.org/officeDocument/2006/relationships/image" Target="media/image19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image" Target="media/image159.jpeg"/><Relationship Id="rId176" Type="http://schemas.openxmlformats.org/officeDocument/2006/relationships/image" Target="media/image164.jpeg"/><Relationship Id="rId192" Type="http://schemas.openxmlformats.org/officeDocument/2006/relationships/image" Target="media/image180.jpeg"/><Relationship Id="rId197" Type="http://schemas.openxmlformats.org/officeDocument/2006/relationships/image" Target="media/image185.jpeg"/><Relationship Id="rId206" Type="http://schemas.openxmlformats.org/officeDocument/2006/relationships/image" Target="media/image194.jpeg"/><Relationship Id="rId201" Type="http://schemas.openxmlformats.org/officeDocument/2006/relationships/image" Target="media/image189.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image" Target="media/image154.jpeg"/><Relationship Id="rId182" Type="http://schemas.openxmlformats.org/officeDocument/2006/relationships/image" Target="media/image170.jpeg"/><Relationship Id="rId187" Type="http://schemas.openxmlformats.org/officeDocument/2006/relationships/image" Target="media/image17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172" Type="http://schemas.openxmlformats.org/officeDocument/2006/relationships/image" Target="media/image160.jpeg"/><Relationship Id="rId193" Type="http://schemas.openxmlformats.org/officeDocument/2006/relationships/image" Target="media/image181.jpeg"/><Relationship Id="rId202" Type="http://schemas.openxmlformats.org/officeDocument/2006/relationships/image" Target="media/image190.jpeg"/><Relationship Id="rId207" Type="http://schemas.openxmlformats.org/officeDocument/2006/relationships/image" Target="media/image195.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jpe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199" Type="http://schemas.openxmlformats.org/officeDocument/2006/relationships/image" Target="media/image187.jpeg"/><Relationship Id="rId203" Type="http://schemas.openxmlformats.org/officeDocument/2006/relationships/image" Target="media/image191.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99C37B-B3A0-4A0B-A2E6-D903BF471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6</TotalTime>
  <Pages>213</Pages>
  <Words>50590</Words>
  <Characters>288365</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42</cp:revision>
  <cp:lastPrinted>2025-04-26T13:30:00Z</cp:lastPrinted>
  <dcterms:created xsi:type="dcterms:W3CDTF">2021-09-05T06:03:00Z</dcterms:created>
  <dcterms:modified xsi:type="dcterms:W3CDTF">2025-05-1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